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B776F" w:rsidRDefault="00FB776F" w:rsidP="00FB776F">
      <w:pPr>
        <w:pStyle w:val="berschrift1"/>
      </w:pPr>
      <w:bookmarkStart w:id="0" w:name="_Ref59623654"/>
      <w:r>
        <w:t xml:space="preserve">Supplement </w:t>
      </w:r>
      <w:r w:rsidR="002D4E61">
        <w:t>3</w:t>
      </w:r>
    </w:p>
    <w:p w:rsidR="008721B5" w:rsidRDefault="008721B5" w:rsidP="008721B5">
      <w:pPr>
        <w:pStyle w:val="Beschriftung"/>
        <w:keepNext/>
        <w:rPr>
          <w:noProof/>
        </w:rPr>
      </w:pPr>
      <w:r>
        <w:t>Tabelle</w:t>
      </w:r>
      <w:bookmarkEnd w:id="0"/>
      <w:r w:rsidR="00FB776F">
        <w:t xml:space="preserve"> S</w:t>
      </w:r>
      <w:r w:rsidR="00441357">
        <w:t>3a</w:t>
      </w:r>
      <w:r>
        <w:t xml:space="preserve">: </w:t>
      </w:r>
      <w:r w:rsidR="00441357">
        <w:t xml:space="preserve">In den Studien berichtete Krankenhauseinweisungsgründe </w:t>
      </w:r>
      <w:r w:rsidR="00441357">
        <w:rPr>
          <w:noProof/>
        </w:rPr>
        <w:t>für Menschen mit leichten kognitiven Einschrä</w:t>
      </w:r>
      <w:r w:rsidR="008B3808">
        <w:rPr>
          <w:noProof/>
        </w:rPr>
        <w:t>n</w:t>
      </w:r>
      <w:r w:rsidR="00441357">
        <w:rPr>
          <w:noProof/>
        </w:rPr>
        <w:t>kungen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3823"/>
        <w:gridCol w:w="3827"/>
        <w:gridCol w:w="1412"/>
      </w:tblGrid>
      <w:tr w:rsidR="00441357" w:rsidTr="00F85002">
        <w:tc>
          <w:tcPr>
            <w:tcW w:w="3823" w:type="dxa"/>
          </w:tcPr>
          <w:p w:rsidR="00441357" w:rsidRPr="00441357" w:rsidRDefault="00441357" w:rsidP="00441357">
            <w:pPr>
              <w:rPr>
                <w:b/>
              </w:rPr>
            </w:pPr>
            <w:r w:rsidRPr="00441357">
              <w:rPr>
                <w:b/>
              </w:rPr>
              <w:t>Kategorie Krankenhauseinweisungsgrund</w:t>
            </w:r>
          </w:p>
        </w:tc>
        <w:tc>
          <w:tcPr>
            <w:tcW w:w="3827" w:type="dxa"/>
          </w:tcPr>
          <w:p w:rsidR="00441357" w:rsidRPr="009B112E" w:rsidRDefault="00441357" w:rsidP="00441357">
            <w:pPr>
              <w:rPr>
                <w:b/>
              </w:rPr>
            </w:pPr>
            <w:r w:rsidRPr="009B112E">
              <w:rPr>
                <w:b/>
              </w:rPr>
              <w:t>Krankenhauseinweisungsgrund, Studienergebnis</w:t>
            </w:r>
          </w:p>
        </w:tc>
        <w:tc>
          <w:tcPr>
            <w:tcW w:w="1412" w:type="dxa"/>
          </w:tcPr>
          <w:p w:rsidR="00441357" w:rsidRPr="009B112E" w:rsidRDefault="00441357" w:rsidP="00441357">
            <w:pPr>
              <w:rPr>
                <w:b/>
              </w:rPr>
            </w:pPr>
            <w:r w:rsidRPr="009B112E">
              <w:rPr>
                <w:b/>
              </w:rPr>
              <w:t>Häufigkeit</w:t>
            </w:r>
          </w:p>
        </w:tc>
      </w:tr>
      <w:tr w:rsidR="002D4E61" w:rsidTr="00F85002">
        <w:tc>
          <w:tcPr>
            <w:tcW w:w="3823" w:type="dxa"/>
            <w:vMerge w:val="restart"/>
          </w:tcPr>
          <w:p w:rsidR="002D4E61" w:rsidRDefault="002D4E61" w:rsidP="00763C3E">
            <w:r>
              <w:t>Infektionskrankheiten: unspezifisch</w:t>
            </w:r>
          </w:p>
        </w:tc>
        <w:tc>
          <w:tcPr>
            <w:tcW w:w="3827" w:type="dxa"/>
          </w:tcPr>
          <w:p w:rsidR="002D4E61" w:rsidRDefault="002D4E61" w:rsidP="00763C3E">
            <w:r>
              <w:t>Infektionskrankheiten</w:t>
            </w:r>
          </w:p>
        </w:tc>
        <w:tc>
          <w:tcPr>
            <w:tcW w:w="1412" w:type="dxa"/>
          </w:tcPr>
          <w:p w:rsidR="002D4E61" w:rsidRDefault="002D4E61" w:rsidP="00367ECE">
            <w:r>
              <w:t xml:space="preserve">5,3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2D4E61" w:rsidTr="00F85002">
        <w:tc>
          <w:tcPr>
            <w:tcW w:w="3823" w:type="dxa"/>
            <w:vMerge/>
          </w:tcPr>
          <w:p w:rsidR="002D4E61" w:rsidRDefault="002D4E61" w:rsidP="00763C3E"/>
        </w:tc>
        <w:tc>
          <w:tcPr>
            <w:tcW w:w="3827" w:type="dxa"/>
          </w:tcPr>
          <w:p w:rsidR="002D4E61" w:rsidRPr="00F85002" w:rsidRDefault="002D4E61" w:rsidP="00763C3E">
            <w:r w:rsidRPr="00F85002">
              <w:t>Infektiöse Erkrankungen</w:t>
            </w:r>
          </w:p>
        </w:tc>
        <w:tc>
          <w:tcPr>
            <w:tcW w:w="1412" w:type="dxa"/>
          </w:tcPr>
          <w:p w:rsidR="002D4E61" w:rsidRPr="00F85002" w:rsidRDefault="002D4E61" w:rsidP="00367ECE">
            <w:r w:rsidRPr="00F85002">
              <w:t xml:space="preserve">4,4 % </w:t>
            </w:r>
            <w:r w:rsidRPr="00F85002"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85002">
              <w:fldChar w:fldCharType="separate"/>
            </w:r>
            <w:r>
              <w:rPr>
                <w:noProof/>
              </w:rPr>
              <w:t>[3]</w:t>
            </w:r>
            <w:r w:rsidRPr="00F85002">
              <w:fldChar w:fldCharType="end"/>
            </w:r>
            <w:r>
              <w:rPr>
                <w:rStyle w:val="Funotenzeichen"/>
              </w:rPr>
              <w:footnoteReference w:id="1"/>
            </w:r>
          </w:p>
        </w:tc>
      </w:tr>
      <w:tr w:rsidR="002D4E61" w:rsidTr="00F85002">
        <w:tc>
          <w:tcPr>
            <w:tcW w:w="3823" w:type="dxa"/>
            <w:vMerge w:val="restart"/>
          </w:tcPr>
          <w:p w:rsidR="002D4E61" w:rsidRDefault="002D4E61" w:rsidP="00763C3E">
            <w:r>
              <w:t>Infektionskrankheiten: Atemwegsinfektionen</w:t>
            </w:r>
          </w:p>
        </w:tc>
        <w:tc>
          <w:tcPr>
            <w:tcW w:w="3827" w:type="dxa"/>
          </w:tcPr>
          <w:p w:rsidR="002D4E61" w:rsidRPr="00F85002" w:rsidRDefault="002D4E61" w:rsidP="00763C3E">
            <w:r>
              <w:t>Atemwegserkrankungen</w:t>
            </w:r>
          </w:p>
        </w:tc>
        <w:tc>
          <w:tcPr>
            <w:tcW w:w="1412" w:type="dxa"/>
          </w:tcPr>
          <w:p w:rsidR="002D4E61" w:rsidRDefault="002D4E61" w:rsidP="00367ECE">
            <w:r>
              <w:t xml:space="preserve">16,1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2D4E61" w:rsidTr="00F85002">
        <w:tc>
          <w:tcPr>
            <w:tcW w:w="3823" w:type="dxa"/>
            <w:vMerge/>
          </w:tcPr>
          <w:p w:rsidR="002D4E61" w:rsidRDefault="002D4E61" w:rsidP="00763C3E"/>
        </w:tc>
        <w:tc>
          <w:tcPr>
            <w:tcW w:w="3827" w:type="dxa"/>
          </w:tcPr>
          <w:p w:rsidR="002D4E61" w:rsidRPr="00F85002" w:rsidRDefault="002D4E61" w:rsidP="00763C3E">
            <w:r w:rsidRPr="00F85002">
              <w:t>Erkrankungen des Atmungssystems</w:t>
            </w:r>
          </w:p>
        </w:tc>
        <w:tc>
          <w:tcPr>
            <w:tcW w:w="1412" w:type="dxa"/>
          </w:tcPr>
          <w:p w:rsidR="002D4E61" w:rsidRPr="00F85002" w:rsidRDefault="002D4E61" w:rsidP="00367ECE">
            <w:r w:rsidRPr="00F85002">
              <w:t xml:space="preserve">9,2 % </w:t>
            </w:r>
            <w:r w:rsidRPr="00F85002"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85002">
              <w:fldChar w:fldCharType="separate"/>
            </w:r>
            <w:r>
              <w:rPr>
                <w:noProof/>
              </w:rPr>
              <w:t>[3]</w:t>
            </w:r>
            <w:r w:rsidRPr="00F85002">
              <w:fldChar w:fldCharType="end"/>
            </w:r>
          </w:p>
        </w:tc>
      </w:tr>
      <w:tr w:rsidR="002D4E61" w:rsidTr="00F85002">
        <w:tc>
          <w:tcPr>
            <w:tcW w:w="3823" w:type="dxa"/>
            <w:vMerge w:val="restart"/>
          </w:tcPr>
          <w:p w:rsidR="002D4E61" w:rsidRDefault="002D4E61" w:rsidP="00763C3E">
            <w:r w:rsidRPr="00A90C19">
              <w:t>Krankheiten des Herz-Kreislaufsystems</w:t>
            </w:r>
          </w:p>
        </w:tc>
        <w:tc>
          <w:tcPr>
            <w:tcW w:w="3827" w:type="dxa"/>
          </w:tcPr>
          <w:p w:rsidR="002D4E61" w:rsidRDefault="002D4E61" w:rsidP="00763C3E">
            <w:r>
              <w:t>Krankheiten des Kreislaufsystems</w:t>
            </w:r>
          </w:p>
        </w:tc>
        <w:tc>
          <w:tcPr>
            <w:tcW w:w="1412" w:type="dxa"/>
          </w:tcPr>
          <w:p w:rsidR="002D4E61" w:rsidRDefault="002D4E61" w:rsidP="00367ECE">
            <w:r w:rsidRPr="00891A6F">
              <w:t>22,5 %</w:t>
            </w:r>
            <w:r>
              <w:t xml:space="preserve"> </w: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</w:tr>
      <w:tr w:rsidR="002D4E61" w:rsidTr="00F85002">
        <w:tc>
          <w:tcPr>
            <w:tcW w:w="3823" w:type="dxa"/>
            <w:vMerge/>
          </w:tcPr>
          <w:p w:rsidR="002D4E61" w:rsidRDefault="002D4E61" w:rsidP="00763C3E"/>
        </w:tc>
        <w:tc>
          <w:tcPr>
            <w:tcW w:w="3827" w:type="dxa"/>
          </w:tcPr>
          <w:p w:rsidR="002D4E61" w:rsidRDefault="002D4E61" w:rsidP="00763C3E">
            <w:r w:rsidRPr="00F85002">
              <w:t>Herzinsuffizienz, kardiovaskuläre Erkrankungen</w:t>
            </w:r>
          </w:p>
        </w:tc>
        <w:tc>
          <w:tcPr>
            <w:tcW w:w="1412" w:type="dxa"/>
          </w:tcPr>
          <w:p w:rsidR="002D4E61" w:rsidRDefault="002D4E61" w:rsidP="00367ECE">
            <w:r>
              <w:t xml:space="preserve">13,0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2D4E61" w:rsidTr="00F85002">
        <w:tc>
          <w:tcPr>
            <w:tcW w:w="3823" w:type="dxa"/>
            <w:vMerge w:val="restart"/>
          </w:tcPr>
          <w:p w:rsidR="002D4E61" w:rsidRDefault="002D4E61" w:rsidP="00763C3E">
            <w:r>
              <w:t xml:space="preserve">Gastrointestinale </w:t>
            </w:r>
            <w:r w:rsidRPr="009922A6">
              <w:t>Krankheiten</w:t>
            </w:r>
          </w:p>
        </w:tc>
        <w:tc>
          <w:tcPr>
            <w:tcW w:w="3827" w:type="dxa"/>
          </w:tcPr>
          <w:p w:rsidR="002D4E61" w:rsidRPr="00F85002" w:rsidRDefault="002D4E61" w:rsidP="00763C3E">
            <w:r w:rsidRPr="00F85002">
              <w:t>Krankheiten des Verdauungssystems</w:t>
            </w:r>
          </w:p>
        </w:tc>
        <w:tc>
          <w:tcPr>
            <w:tcW w:w="1412" w:type="dxa"/>
          </w:tcPr>
          <w:p w:rsidR="002D4E61" w:rsidRPr="00F85002" w:rsidRDefault="002D4E61" w:rsidP="00367ECE">
            <w:r w:rsidRPr="00F85002">
              <w:t xml:space="preserve">12,9  % </w:t>
            </w:r>
            <w:r w:rsidRPr="00F85002"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85002">
              <w:fldChar w:fldCharType="separate"/>
            </w:r>
            <w:r>
              <w:rPr>
                <w:noProof/>
              </w:rPr>
              <w:t>[3]</w:t>
            </w:r>
            <w:r w:rsidRPr="00F85002">
              <w:fldChar w:fldCharType="end"/>
            </w:r>
          </w:p>
        </w:tc>
      </w:tr>
      <w:tr w:rsidR="002D4E61" w:rsidTr="00F85002">
        <w:tc>
          <w:tcPr>
            <w:tcW w:w="3823" w:type="dxa"/>
            <w:vMerge/>
          </w:tcPr>
          <w:p w:rsidR="002D4E61" w:rsidRPr="009922A6" w:rsidRDefault="002D4E61" w:rsidP="00763C3E"/>
        </w:tc>
        <w:tc>
          <w:tcPr>
            <w:tcW w:w="3827" w:type="dxa"/>
          </w:tcPr>
          <w:p w:rsidR="002D4E61" w:rsidRDefault="002D4E61" w:rsidP="00763C3E">
            <w:r>
              <w:t>g</w:t>
            </w:r>
            <w:r w:rsidRPr="00CC4DCF">
              <w:t>astrointestinale Erkrankung</w:t>
            </w:r>
          </w:p>
        </w:tc>
        <w:tc>
          <w:tcPr>
            <w:tcW w:w="1412" w:type="dxa"/>
          </w:tcPr>
          <w:p w:rsidR="002D4E61" w:rsidRDefault="002D4E61" w:rsidP="00367ECE">
            <w:r>
              <w:t xml:space="preserve">4,2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2D4E61" w:rsidTr="00F85002">
        <w:tc>
          <w:tcPr>
            <w:tcW w:w="3823" w:type="dxa"/>
            <w:vMerge w:val="restart"/>
          </w:tcPr>
          <w:p w:rsidR="002D4E61" w:rsidRDefault="002D4E61" w:rsidP="00763C3E">
            <w:r>
              <w:t xml:space="preserve">Stürze, </w:t>
            </w:r>
            <w:r w:rsidRPr="009922A6">
              <w:t>Verletzungen, Vergiftungen, Frakturen</w:t>
            </w:r>
          </w:p>
        </w:tc>
        <w:tc>
          <w:tcPr>
            <w:tcW w:w="3827" w:type="dxa"/>
          </w:tcPr>
          <w:p w:rsidR="002D4E61" w:rsidRPr="00891A6F" w:rsidRDefault="002D4E61" w:rsidP="00763C3E">
            <w:r w:rsidRPr="00891A6F">
              <w:t>Verletzungen, Vergiftungen</w:t>
            </w:r>
          </w:p>
        </w:tc>
        <w:tc>
          <w:tcPr>
            <w:tcW w:w="1412" w:type="dxa"/>
          </w:tcPr>
          <w:p w:rsidR="002D4E61" w:rsidRPr="00891A6F" w:rsidRDefault="002D4E61" w:rsidP="00367ECE">
            <w:r w:rsidRPr="00891A6F">
              <w:t>19,9 %</w:t>
            </w:r>
            <w:r>
              <w:t xml:space="preserve"> </w: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</w:tr>
      <w:tr w:rsidR="002D4E61" w:rsidTr="00F85002">
        <w:tc>
          <w:tcPr>
            <w:tcW w:w="3823" w:type="dxa"/>
            <w:vMerge/>
          </w:tcPr>
          <w:p w:rsidR="002D4E61" w:rsidRPr="009922A6" w:rsidRDefault="002D4E61" w:rsidP="00763C3E"/>
        </w:tc>
        <w:tc>
          <w:tcPr>
            <w:tcW w:w="3827" w:type="dxa"/>
          </w:tcPr>
          <w:p w:rsidR="002D4E61" w:rsidRDefault="002D4E61" w:rsidP="00763C3E">
            <w:r w:rsidRPr="00FE7CBD">
              <w:t>Stürze, Frakturen, Osteoporose</w:t>
            </w:r>
          </w:p>
        </w:tc>
        <w:tc>
          <w:tcPr>
            <w:tcW w:w="1412" w:type="dxa"/>
          </w:tcPr>
          <w:p w:rsidR="002D4E61" w:rsidRDefault="002D4E61" w:rsidP="00367ECE">
            <w:r>
              <w:t xml:space="preserve">10,5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2D4E61" w:rsidTr="00F85002">
        <w:tc>
          <w:tcPr>
            <w:tcW w:w="3823" w:type="dxa"/>
            <w:vMerge/>
          </w:tcPr>
          <w:p w:rsidR="002D4E61" w:rsidRPr="009922A6" w:rsidRDefault="002D4E61" w:rsidP="00F85002"/>
        </w:tc>
        <w:tc>
          <w:tcPr>
            <w:tcW w:w="3827" w:type="dxa"/>
          </w:tcPr>
          <w:p w:rsidR="002D4E61" w:rsidRDefault="002D4E61" w:rsidP="00F85002">
            <w:r>
              <w:t>Trauma</w:t>
            </w:r>
          </w:p>
        </w:tc>
        <w:tc>
          <w:tcPr>
            <w:tcW w:w="1412" w:type="dxa"/>
          </w:tcPr>
          <w:p w:rsidR="002D4E61" w:rsidRDefault="002D4E61" w:rsidP="00367ECE">
            <w:r>
              <w:t xml:space="preserve">3,6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F85002" w:rsidTr="00F85002">
        <w:tc>
          <w:tcPr>
            <w:tcW w:w="3823" w:type="dxa"/>
          </w:tcPr>
          <w:p w:rsidR="00F85002" w:rsidRDefault="00F85002" w:rsidP="00F85002">
            <w:r>
              <w:t>Bewusstseinsstörungen und psychologische Symptome</w:t>
            </w:r>
          </w:p>
        </w:tc>
        <w:tc>
          <w:tcPr>
            <w:tcW w:w="3827" w:type="dxa"/>
          </w:tcPr>
          <w:p w:rsidR="00F85002" w:rsidRDefault="00F85002" w:rsidP="00F85002">
            <w:r>
              <w:t>Neuropsychiatrische Erkrankungen</w:t>
            </w:r>
          </w:p>
        </w:tc>
        <w:tc>
          <w:tcPr>
            <w:tcW w:w="1412" w:type="dxa"/>
          </w:tcPr>
          <w:p w:rsidR="00F85002" w:rsidRDefault="00F85002" w:rsidP="00367ECE">
            <w:r>
              <w:t xml:space="preserve">10,6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 w:rsidR="00367ECE">
              <w:instrText xml:space="preserve"> ADDIN EN.CITE </w:instrText>
            </w:r>
            <w:r w:rsidR="00367ECE"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 w:rsidR="00367ECE">
              <w:instrText xml:space="preserve"> ADDIN EN.CITE.DATA </w:instrText>
            </w:r>
            <w:r w:rsidR="00367ECE">
              <w:fldChar w:fldCharType="end"/>
            </w:r>
            <w:r>
              <w:fldChar w:fldCharType="separate"/>
            </w:r>
            <w:r w:rsidR="00367ECE">
              <w:rPr>
                <w:noProof/>
              </w:rPr>
              <w:t>[5]</w:t>
            </w:r>
            <w:r>
              <w:fldChar w:fldCharType="end"/>
            </w:r>
          </w:p>
        </w:tc>
      </w:tr>
      <w:tr w:rsidR="002D4E61" w:rsidTr="00F85002">
        <w:tc>
          <w:tcPr>
            <w:tcW w:w="3823" w:type="dxa"/>
            <w:vMerge w:val="restart"/>
          </w:tcPr>
          <w:p w:rsidR="002D4E61" w:rsidRPr="00142268" w:rsidRDefault="002D4E61" w:rsidP="00F85002">
            <w:pPr>
              <w:rPr>
                <w:highlight w:val="yellow"/>
              </w:rPr>
            </w:pPr>
            <w:r w:rsidRPr="005E06AE">
              <w:t>Nieren- und urologische Erkrankungen</w:t>
            </w:r>
          </w:p>
        </w:tc>
        <w:tc>
          <w:tcPr>
            <w:tcW w:w="3827" w:type="dxa"/>
          </w:tcPr>
          <w:p w:rsidR="002D4E61" w:rsidRDefault="002D4E61" w:rsidP="00F85002">
            <w:r w:rsidRPr="005E06AE">
              <w:t>Nieren- und urologische Erkrankungen</w:t>
            </w:r>
          </w:p>
        </w:tc>
        <w:tc>
          <w:tcPr>
            <w:tcW w:w="1412" w:type="dxa"/>
          </w:tcPr>
          <w:p w:rsidR="002D4E61" w:rsidRDefault="002D4E61" w:rsidP="00367ECE">
            <w:r>
              <w:t xml:space="preserve">13,5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2D4E61" w:rsidTr="00F85002">
        <w:tc>
          <w:tcPr>
            <w:tcW w:w="3823" w:type="dxa"/>
            <w:vMerge/>
          </w:tcPr>
          <w:p w:rsidR="002D4E61" w:rsidRPr="005E06AE" w:rsidRDefault="002D4E61" w:rsidP="00F85002"/>
        </w:tc>
        <w:tc>
          <w:tcPr>
            <w:tcW w:w="3827" w:type="dxa"/>
          </w:tcPr>
          <w:p w:rsidR="002D4E61" w:rsidRPr="00F85002" w:rsidRDefault="002D4E61" w:rsidP="00F85002">
            <w:r w:rsidRPr="00F85002">
              <w:t>Erkrankungen des Urogenitalsystems</w:t>
            </w:r>
          </w:p>
        </w:tc>
        <w:tc>
          <w:tcPr>
            <w:tcW w:w="1412" w:type="dxa"/>
          </w:tcPr>
          <w:p w:rsidR="002D4E61" w:rsidRPr="00F85002" w:rsidRDefault="002D4E61" w:rsidP="00367ECE">
            <w:r w:rsidRPr="00F85002">
              <w:t xml:space="preserve">7,7 % </w:t>
            </w:r>
            <w:r w:rsidRPr="00F85002"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85002">
              <w:fldChar w:fldCharType="separate"/>
            </w:r>
            <w:r>
              <w:rPr>
                <w:noProof/>
              </w:rPr>
              <w:t>[3]</w:t>
            </w:r>
            <w:r w:rsidRPr="00F85002">
              <w:fldChar w:fldCharType="end"/>
            </w:r>
          </w:p>
        </w:tc>
      </w:tr>
      <w:tr w:rsidR="00F85002" w:rsidTr="00F85002">
        <w:tc>
          <w:tcPr>
            <w:tcW w:w="3823" w:type="dxa"/>
          </w:tcPr>
          <w:p w:rsidR="00F85002" w:rsidRDefault="00F85002" w:rsidP="00F85002">
            <w:r>
              <w:t>Musku</w:t>
            </w:r>
            <w:r w:rsidRPr="005E06AE">
              <w:t>loskelet</w:t>
            </w:r>
            <w:r>
              <w:t>t</w:t>
            </w:r>
            <w:r w:rsidRPr="005E06AE">
              <w:t>ale Erkrankungen</w:t>
            </w:r>
          </w:p>
        </w:tc>
        <w:tc>
          <w:tcPr>
            <w:tcW w:w="3827" w:type="dxa"/>
          </w:tcPr>
          <w:p w:rsidR="00F85002" w:rsidRPr="00F85002" w:rsidRDefault="00F85002" w:rsidP="00F85002">
            <w:r w:rsidRPr="00F85002">
              <w:t>Muskel- und Skeletterkrankungen</w:t>
            </w:r>
          </w:p>
        </w:tc>
        <w:tc>
          <w:tcPr>
            <w:tcW w:w="1412" w:type="dxa"/>
          </w:tcPr>
          <w:p w:rsidR="00F85002" w:rsidRPr="00F85002" w:rsidRDefault="00F85002" w:rsidP="00367ECE">
            <w:r w:rsidRPr="00F85002">
              <w:t xml:space="preserve">14,5 % </w:t>
            </w:r>
            <w:r w:rsidRPr="00F85002"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 w:rsidR="00367ECE">
              <w:instrText xml:space="preserve"> ADDIN EN.CITE </w:instrText>
            </w:r>
            <w:r w:rsidR="00367ECE"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 w:rsidR="00367ECE">
              <w:instrText xml:space="preserve"> ADDIN EN.CITE.DATA </w:instrText>
            </w:r>
            <w:r w:rsidR="00367ECE">
              <w:fldChar w:fldCharType="end"/>
            </w:r>
            <w:r w:rsidRPr="00F85002">
              <w:fldChar w:fldCharType="separate"/>
            </w:r>
            <w:r w:rsidR="00367ECE">
              <w:rPr>
                <w:noProof/>
              </w:rPr>
              <w:t>[3]</w:t>
            </w:r>
            <w:r w:rsidRPr="00F85002">
              <w:fldChar w:fldCharType="end"/>
            </w:r>
          </w:p>
        </w:tc>
      </w:tr>
      <w:tr w:rsidR="00F85002" w:rsidTr="00F85002">
        <w:tc>
          <w:tcPr>
            <w:tcW w:w="3823" w:type="dxa"/>
          </w:tcPr>
          <w:p w:rsidR="00F85002" w:rsidRDefault="00F85002" w:rsidP="00F85002">
            <w:r>
              <w:t>R</w:t>
            </w:r>
            <w:r w:rsidRPr="005E06AE">
              <w:t>heumatische Erkrankungen</w:t>
            </w:r>
          </w:p>
        </w:tc>
        <w:tc>
          <w:tcPr>
            <w:tcW w:w="3827" w:type="dxa"/>
          </w:tcPr>
          <w:p w:rsidR="00F85002" w:rsidRDefault="00F85002" w:rsidP="00F85002">
            <w:r>
              <w:t>r</w:t>
            </w:r>
            <w:r w:rsidRPr="005E06AE">
              <w:t>heumatische Erkrankungen</w:t>
            </w:r>
          </w:p>
        </w:tc>
        <w:tc>
          <w:tcPr>
            <w:tcW w:w="1412" w:type="dxa"/>
          </w:tcPr>
          <w:p w:rsidR="00F85002" w:rsidRDefault="00F85002" w:rsidP="00367ECE">
            <w:r>
              <w:t xml:space="preserve">9,6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 w:rsidR="00367ECE">
              <w:instrText xml:space="preserve"> ADDIN EN.CITE </w:instrText>
            </w:r>
            <w:r w:rsidR="00367ECE"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 w:rsidR="00367ECE">
              <w:instrText xml:space="preserve"> ADDIN EN.CITE.DATA </w:instrText>
            </w:r>
            <w:r w:rsidR="00367ECE">
              <w:fldChar w:fldCharType="end"/>
            </w:r>
            <w:r>
              <w:fldChar w:fldCharType="separate"/>
            </w:r>
            <w:r w:rsidR="00367ECE">
              <w:rPr>
                <w:noProof/>
              </w:rPr>
              <w:t>[5]</w:t>
            </w:r>
            <w:r>
              <w:fldChar w:fldCharType="end"/>
            </w:r>
          </w:p>
        </w:tc>
      </w:tr>
      <w:tr w:rsidR="002D4E61" w:rsidTr="00F85002">
        <w:tc>
          <w:tcPr>
            <w:tcW w:w="3823" w:type="dxa"/>
            <w:vMerge w:val="restart"/>
          </w:tcPr>
          <w:p w:rsidR="002D4E61" w:rsidRDefault="002D4E61" w:rsidP="00F85002">
            <w:r>
              <w:t>Neubildungen</w:t>
            </w:r>
          </w:p>
        </w:tc>
        <w:tc>
          <w:tcPr>
            <w:tcW w:w="3827" w:type="dxa"/>
          </w:tcPr>
          <w:p w:rsidR="002D4E61" w:rsidRPr="00F85002" w:rsidRDefault="002D4E61" w:rsidP="00F85002">
            <w:r w:rsidRPr="00F85002">
              <w:t>Neubildungen</w:t>
            </w:r>
          </w:p>
        </w:tc>
        <w:tc>
          <w:tcPr>
            <w:tcW w:w="1412" w:type="dxa"/>
          </w:tcPr>
          <w:p w:rsidR="002D4E61" w:rsidRPr="00F85002" w:rsidRDefault="002D4E61" w:rsidP="00367ECE">
            <w:r w:rsidRPr="00F85002">
              <w:t xml:space="preserve">9,9 % </w:t>
            </w:r>
            <w:r w:rsidRPr="00F85002"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85002">
              <w:fldChar w:fldCharType="separate"/>
            </w:r>
            <w:r>
              <w:rPr>
                <w:noProof/>
              </w:rPr>
              <w:t>[3]</w:t>
            </w:r>
            <w:r w:rsidRPr="00F85002">
              <w:fldChar w:fldCharType="end"/>
            </w:r>
          </w:p>
        </w:tc>
      </w:tr>
      <w:tr w:rsidR="002D4E61" w:rsidTr="00F85002">
        <w:tc>
          <w:tcPr>
            <w:tcW w:w="3823" w:type="dxa"/>
            <w:vMerge/>
          </w:tcPr>
          <w:p w:rsidR="002D4E61" w:rsidRDefault="002D4E61" w:rsidP="00F85002"/>
        </w:tc>
        <w:tc>
          <w:tcPr>
            <w:tcW w:w="3827" w:type="dxa"/>
          </w:tcPr>
          <w:p w:rsidR="002D4E61" w:rsidRDefault="002D4E61" w:rsidP="00F85002">
            <w:r>
              <w:t>Krebserkrankung</w:t>
            </w:r>
          </w:p>
        </w:tc>
        <w:tc>
          <w:tcPr>
            <w:tcW w:w="1412" w:type="dxa"/>
          </w:tcPr>
          <w:p w:rsidR="002D4E61" w:rsidRDefault="002D4E61" w:rsidP="00367ECE">
            <w:r>
              <w:t xml:space="preserve">2,3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2D4E61" w:rsidTr="00F85002">
        <w:tc>
          <w:tcPr>
            <w:tcW w:w="3823" w:type="dxa"/>
            <w:vMerge w:val="restart"/>
          </w:tcPr>
          <w:p w:rsidR="002D4E61" w:rsidRDefault="002D4E61" w:rsidP="00F85002">
            <w:r>
              <w:t>Endokrine und Blutkrankheiten</w:t>
            </w:r>
          </w:p>
        </w:tc>
        <w:tc>
          <w:tcPr>
            <w:tcW w:w="3827" w:type="dxa"/>
          </w:tcPr>
          <w:p w:rsidR="002D4E61" w:rsidRPr="00F85002" w:rsidRDefault="002D4E61" w:rsidP="00F85002">
            <w:r w:rsidRPr="00F85002">
              <w:t>Endokrine Erkrankungen</w:t>
            </w:r>
          </w:p>
        </w:tc>
        <w:tc>
          <w:tcPr>
            <w:tcW w:w="1412" w:type="dxa"/>
          </w:tcPr>
          <w:p w:rsidR="002D4E61" w:rsidRPr="00F85002" w:rsidRDefault="002D4E61" w:rsidP="00367ECE">
            <w:r w:rsidRPr="00F85002">
              <w:t xml:space="preserve">7,0 % </w:t>
            </w:r>
            <w:r w:rsidRPr="00F85002"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85002">
              <w:fldChar w:fldCharType="separate"/>
            </w:r>
            <w:r>
              <w:rPr>
                <w:noProof/>
              </w:rPr>
              <w:t>[3]</w:t>
            </w:r>
            <w:r w:rsidRPr="00F85002">
              <w:fldChar w:fldCharType="end"/>
            </w:r>
          </w:p>
        </w:tc>
      </w:tr>
      <w:tr w:rsidR="002D4E61" w:rsidTr="00F85002">
        <w:tc>
          <w:tcPr>
            <w:tcW w:w="3823" w:type="dxa"/>
            <w:vMerge/>
          </w:tcPr>
          <w:p w:rsidR="002D4E61" w:rsidRDefault="002D4E61" w:rsidP="00F85002"/>
        </w:tc>
        <w:tc>
          <w:tcPr>
            <w:tcW w:w="3827" w:type="dxa"/>
          </w:tcPr>
          <w:p w:rsidR="002D4E61" w:rsidRPr="00F85002" w:rsidRDefault="002D4E61" w:rsidP="00F85002">
            <w:r w:rsidRPr="00F85002">
              <w:t>Krankheiten des Blutes</w:t>
            </w:r>
          </w:p>
        </w:tc>
        <w:tc>
          <w:tcPr>
            <w:tcW w:w="1412" w:type="dxa"/>
          </w:tcPr>
          <w:p w:rsidR="002D4E61" w:rsidRPr="00F85002" w:rsidRDefault="002D4E61" w:rsidP="00367ECE">
            <w:r w:rsidRPr="00F85002">
              <w:t xml:space="preserve">2,6 % </w:t>
            </w:r>
            <w:r w:rsidRPr="00F85002"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85002">
              <w:fldChar w:fldCharType="separate"/>
            </w:r>
            <w:r>
              <w:rPr>
                <w:noProof/>
              </w:rPr>
              <w:t>[3]</w:t>
            </w:r>
            <w:r w:rsidRPr="00F85002">
              <w:fldChar w:fldCharType="end"/>
            </w:r>
          </w:p>
        </w:tc>
      </w:tr>
      <w:tr w:rsidR="00F85002" w:rsidTr="00F85002">
        <w:tc>
          <w:tcPr>
            <w:tcW w:w="3823" w:type="dxa"/>
          </w:tcPr>
          <w:p w:rsidR="00F85002" w:rsidRDefault="00F85002" w:rsidP="00F85002">
            <w:r>
              <w:t>Nervenkrankheiten</w:t>
            </w:r>
          </w:p>
        </w:tc>
        <w:tc>
          <w:tcPr>
            <w:tcW w:w="3827" w:type="dxa"/>
          </w:tcPr>
          <w:p w:rsidR="00F85002" w:rsidRPr="00F85002" w:rsidRDefault="00F85002" w:rsidP="00F85002">
            <w:r w:rsidRPr="00F85002">
              <w:t>Erkrankungen des Nervensystems</w:t>
            </w:r>
          </w:p>
        </w:tc>
        <w:tc>
          <w:tcPr>
            <w:tcW w:w="1412" w:type="dxa"/>
          </w:tcPr>
          <w:p w:rsidR="00F85002" w:rsidRPr="00F85002" w:rsidRDefault="00F85002" w:rsidP="00367ECE">
            <w:r w:rsidRPr="00F85002">
              <w:t xml:space="preserve">2,1 % </w:t>
            </w:r>
            <w:r w:rsidRPr="00F85002"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 w:rsidR="00367ECE">
              <w:instrText xml:space="preserve"> ADDIN EN.CITE </w:instrText>
            </w:r>
            <w:r w:rsidR="00367ECE"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 w:rsidR="00367ECE">
              <w:instrText xml:space="preserve"> ADDIN EN.CITE.DATA </w:instrText>
            </w:r>
            <w:r w:rsidR="00367ECE">
              <w:fldChar w:fldCharType="end"/>
            </w:r>
            <w:r w:rsidRPr="00F85002">
              <w:fldChar w:fldCharType="separate"/>
            </w:r>
            <w:r w:rsidR="00367ECE">
              <w:rPr>
                <w:noProof/>
              </w:rPr>
              <w:t>[3]</w:t>
            </w:r>
            <w:r w:rsidRPr="00F85002">
              <w:fldChar w:fldCharType="end"/>
            </w:r>
          </w:p>
        </w:tc>
      </w:tr>
      <w:tr w:rsidR="002D4E61" w:rsidTr="00F85002">
        <w:tc>
          <w:tcPr>
            <w:tcW w:w="3823" w:type="dxa"/>
            <w:vMerge w:val="restart"/>
          </w:tcPr>
          <w:p w:rsidR="002D4E61" w:rsidRDefault="002D4E61" w:rsidP="00F85002">
            <w:r>
              <w:t>Hauterkrankungen</w:t>
            </w:r>
          </w:p>
        </w:tc>
        <w:tc>
          <w:tcPr>
            <w:tcW w:w="3827" w:type="dxa"/>
          </w:tcPr>
          <w:p w:rsidR="002D4E61" w:rsidRPr="00F85002" w:rsidRDefault="002D4E61" w:rsidP="00F85002">
            <w:r w:rsidRPr="00F85002">
              <w:t>Erkrankungen der Haut</w:t>
            </w:r>
          </w:p>
        </w:tc>
        <w:tc>
          <w:tcPr>
            <w:tcW w:w="1412" w:type="dxa"/>
          </w:tcPr>
          <w:p w:rsidR="002D4E61" w:rsidRPr="00F85002" w:rsidRDefault="002D4E61" w:rsidP="00367ECE">
            <w:r w:rsidRPr="00F85002">
              <w:t xml:space="preserve">2,1 % </w:t>
            </w:r>
            <w:r w:rsidRPr="00F85002"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85002">
              <w:fldChar w:fldCharType="separate"/>
            </w:r>
            <w:r>
              <w:rPr>
                <w:noProof/>
              </w:rPr>
              <w:t>[3]</w:t>
            </w:r>
            <w:r w:rsidRPr="00F85002">
              <w:fldChar w:fldCharType="end"/>
            </w:r>
          </w:p>
        </w:tc>
      </w:tr>
      <w:tr w:rsidR="002D4E61" w:rsidTr="00F85002">
        <w:tc>
          <w:tcPr>
            <w:tcW w:w="3823" w:type="dxa"/>
            <w:vMerge/>
          </w:tcPr>
          <w:p w:rsidR="002D4E61" w:rsidRDefault="002D4E61" w:rsidP="00F85002"/>
        </w:tc>
        <w:tc>
          <w:tcPr>
            <w:tcW w:w="3827" w:type="dxa"/>
          </w:tcPr>
          <w:p w:rsidR="002D4E61" w:rsidRDefault="002D4E61" w:rsidP="00F85002">
            <w:r>
              <w:t>Hautkrankheiten</w:t>
            </w:r>
          </w:p>
        </w:tc>
        <w:tc>
          <w:tcPr>
            <w:tcW w:w="1412" w:type="dxa"/>
          </w:tcPr>
          <w:p w:rsidR="002D4E61" w:rsidRDefault="002D4E61" w:rsidP="00367ECE">
            <w:r>
              <w:t xml:space="preserve">1,9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F85002" w:rsidTr="00F85002">
        <w:tc>
          <w:tcPr>
            <w:tcW w:w="3823" w:type="dxa"/>
          </w:tcPr>
          <w:p w:rsidR="00F85002" w:rsidRDefault="00F85002" w:rsidP="00F85002">
            <w:r>
              <w:t>Hals-Nasen-Ohren- und Augenerkrankungen</w:t>
            </w:r>
          </w:p>
        </w:tc>
        <w:tc>
          <w:tcPr>
            <w:tcW w:w="3827" w:type="dxa"/>
          </w:tcPr>
          <w:p w:rsidR="00F85002" w:rsidRDefault="00F85002" w:rsidP="00F85002">
            <w:r>
              <w:t>Hals-Nasen-Ohren- und Augenerkrankungen</w:t>
            </w:r>
          </w:p>
        </w:tc>
        <w:tc>
          <w:tcPr>
            <w:tcW w:w="1412" w:type="dxa"/>
          </w:tcPr>
          <w:p w:rsidR="00F85002" w:rsidRDefault="00F85002" w:rsidP="00367ECE">
            <w:r>
              <w:t xml:space="preserve">1,1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 w:rsidR="00367ECE">
              <w:instrText xml:space="preserve"> ADDIN EN.CITE </w:instrText>
            </w:r>
            <w:r w:rsidR="00367ECE"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 w:rsidR="00367ECE">
              <w:instrText xml:space="preserve"> ADDIN EN.CITE.DATA </w:instrText>
            </w:r>
            <w:r w:rsidR="00367ECE">
              <w:fldChar w:fldCharType="end"/>
            </w:r>
            <w:r>
              <w:fldChar w:fldCharType="separate"/>
            </w:r>
            <w:r w:rsidR="00367ECE">
              <w:rPr>
                <w:noProof/>
              </w:rPr>
              <w:t>[5]</w:t>
            </w:r>
            <w:r>
              <w:fldChar w:fldCharType="end"/>
            </w:r>
          </w:p>
        </w:tc>
      </w:tr>
    </w:tbl>
    <w:p w:rsidR="00441357" w:rsidRDefault="00441357" w:rsidP="00441357"/>
    <w:p w:rsidR="009660FA" w:rsidRDefault="009660FA"/>
    <w:p w:rsidR="002D4E61" w:rsidRDefault="002D4E61">
      <w:pPr>
        <w:rPr>
          <w:rFonts w:ascii="Arial" w:hAnsi="Arial"/>
          <w:i/>
          <w:iCs/>
          <w:color w:val="44546A" w:themeColor="text2"/>
          <w:sz w:val="18"/>
          <w:szCs w:val="18"/>
        </w:rPr>
      </w:pPr>
      <w:r>
        <w:br w:type="page"/>
      </w:r>
    </w:p>
    <w:p w:rsidR="00441357" w:rsidRDefault="00441357" w:rsidP="00441357">
      <w:pPr>
        <w:pStyle w:val="Beschriftung"/>
        <w:keepNext/>
      </w:pPr>
      <w:r>
        <w:lastRenderedPageBreak/>
        <w:t xml:space="preserve">Tabelle S3b: In den Studien berichtete Krankenhauseinweisungsgründe </w:t>
      </w:r>
      <w:r>
        <w:rPr>
          <w:noProof/>
        </w:rPr>
        <w:t>mit einer Häufigkeit &lt; 8 %</w:t>
      </w:r>
    </w:p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2929"/>
        <w:gridCol w:w="5005"/>
        <w:gridCol w:w="1128"/>
      </w:tblGrid>
      <w:tr w:rsidR="008476D8" w:rsidTr="005C1FA4">
        <w:tc>
          <w:tcPr>
            <w:tcW w:w="1616" w:type="pct"/>
          </w:tcPr>
          <w:p w:rsidR="00441357" w:rsidRPr="00441357" w:rsidRDefault="00441357" w:rsidP="00FD2308">
            <w:pPr>
              <w:rPr>
                <w:b/>
              </w:rPr>
            </w:pPr>
            <w:r w:rsidRPr="00441357">
              <w:rPr>
                <w:b/>
              </w:rPr>
              <w:t>Kategorie Krankenhauseinweisungsgrund</w:t>
            </w:r>
          </w:p>
        </w:tc>
        <w:tc>
          <w:tcPr>
            <w:tcW w:w="2762" w:type="pct"/>
          </w:tcPr>
          <w:p w:rsidR="00441357" w:rsidRPr="009B112E" w:rsidRDefault="00441357" w:rsidP="00FD2308">
            <w:pPr>
              <w:rPr>
                <w:b/>
              </w:rPr>
            </w:pPr>
            <w:r w:rsidRPr="009B112E">
              <w:rPr>
                <w:b/>
              </w:rPr>
              <w:t>Krankenhauseinweisungsgrund, Studienergebnis</w:t>
            </w:r>
          </w:p>
        </w:tc>
        <w:tc>
          <w:tcPr>
            <w:tcW w:w="622" w:type="pct"/>
          </w:tcPr>
          <w:p w:rsidR="00441357" w:rsidRPr="009B112E" w:rsidRDefault="00441357" w:rsidP="00FD2308">
            <w:pPr>
              <w:rPr>
                <w:b/>
              </w:rPr>
            </w:pPr>
            <w:r w:rsidRPr="009B112E">
              <w:rPr>
                <w:b/>
              </w:rPr>
              <w:t>Häufigkeit</w:t>
            </w:r>
          </w:p>
        </w:tc>
      </w:tr>
      <w:tr w:rsidR="002D4E61" w:rsidTr="005C1FA4">
        <w:tc>
          <w:tcPr>
            <w:tcW w:w="1616" w:type="pct"/>
            <w:vMerge w:val="restart"/>
          </w:tcPr>
          <w:p w:rsidR="002D4E61" w:rsidRDefault="002D4E61" w:rsidP="005C1FA4">
            <w:r>
              <w:t>Infektionskrankheiten: unspezifisch</w:t>
            </w:r>
          </w:p>
        </w:tc>
        <w:tc>
          <w:tcPr>
            <w:tcW w:w="2762" w:type="pct"/>
          </w:tcPr>
          <w:p w:rsidR="002D4E61" w:rsidRPr="00FD7EA8" w:rsidRDefault="002D4E61" w:rsidP="005C1FA4">
            <w:r w:rsidRPr="00FD7EA8">
              <w:t>Infektiöse Erkrankung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4,4 % </w: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5C1FA4"/>
        </w:tc>
        <w:tc>
          <w:tcPr>
            <w:tcW w:w="2762" w:type="pct"/>
          </w:tcPr>
          <w:p w:rsidR="002D4E61" w:rsidRDefault="002D4E61" w:rsidP="005C1FA4">
            <w:r>
              <w:t>Infektionskrankheit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3,9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 w:val="restart"/>
          </w:tcPr>
          <w:p w:rsidR="002D4E61" w:rsidRDefault="002D4E61" w:rsidP="005C1FA4">
            <w:r>
              <w:t>Infektionskrankheiten: Atemwegsinfektionen</w:t>
            </w:r>
          </w:p>
        </w:tc>
        <w:tc>
          <w:tcPr>
            <w:tcW w:w="2762" w:type="pct"/>
          </w:tcPr>
          <w:p w:rsidR="002D4E61" w:rsidRPr="00FD2308" w:rsidRDefault="002D4E61" w:rsidP="005C1FA4">
            <w:r>
              <w:t>Pneumonie</w:t>
            </w:r>
          </w:p>
        </w:tc>
        <w:tc>
          <w:tcPr>
            <w:tcW w:w="622" w:type="pct"/>
          </w:tcPr>
          <w:p w:rsidR="002D4E61" w:rsidRDefault="002D4E61" w:rsidP="005C1FA4">
            <w:r>
              <w:t xml:space="preserve">7,0 % </w:t>
            </w:r>
            <w:r>
              <w:fldChar w:fldCharType="begin"/>
            </w:r>
            <w:r>
              <w:instrText xml:space="preserve"> ADDIN EN.CITE &lt;EndNote&gt;&lt;Cite&gt;&lt;Author&gt;Spears&lt;/Author&gt;&lt;Year&gt;2019&lt;/Year&gt;&lt;RecNum&gt;8&lt;/RecNum&gt;&lt;DisplayText&gt;[12]&lt;/DisplayText&gt;&lt;record&gt;&lt;rec-number&gt;8&lt;/rec-number&gt;&lt;foreign-keys&gt;&lt;key app="EN" db-id="0wr0ase0d92w9ae5vzpx2az4xw2e2fdxterf" timestamp="1608298913"&gt;8&lt;/key&gt;&lt;/foreign-keys&gt;&lt;ref-type name="Journal Article"&gt;17&lt;/ref-type&gt;&lt;contributors&gt;&lt;authors&gt;&lt;author&gt;Spears, C. Chauncey&lt;/author&gt;&lt;author&gt;Besharat, Amir&lt;/author&gt;&lt;author&gt;Monari, Erin Hastings&lt;/author&gt;&lt;author&gt;Martinez-Ramirez, Daniel&lt;/author&gt;&lt;author&gt;Almeida, Leonardo&lt;/author&gt;&lt;author&gt;Armstrong, Melissa J.&lt;/author&gt;&lt;/authors&gt;&lt;/contributors&gt;&lt;auth-address&gt;Armstrong, Melissa J.: Department of Neurology, University of Florida College of Medicine, McKnight Brain Institute, P.O. Box 100236, Gainesville, FL, US, 32610, melissa.armstrong@neurology.ufl.edu Armstrong, Melissa J.: melissa.armstrong@neurology.ufl.edu&lt;/auth-address&gt;&lt;titles&gt;&lt;title&gt;Causes and outcomes of hospitalization in Lewy body dementia: A retrospective cohort study&lt;/title&gt;&lt;secondary-title&gt;Parkinsonism &amp;amp; Related Disorders&lt;/secondary-title&gt;&lt;/titles&gt;&lt;periodical&gt;&lt;full-title&gt;Parkinsonism &amp;amp; Related Disorders&lt;/full-title&gt;&lt;/periodical&gt;&lt;pages&gt;106-111&lt;/pages&gt;&lt;volume&gt;64&lt;/volume&gt;&lt;keywords&gt;&lt;keyword&gt;*Dementia&lt;/keyword&gt;&lt;keyword&gt;*Drug Therapy&lt;/keyword&gt;&lt;keyword&gt;*Hospitalization&lt;/keyword&gt;&lt;keyword&gt;*Retrospective Studies&lt;/keyword&gt;&lt;keyword&gt;*Treatment Outcomes&lt;/keyword&gt;&lt;keyword&gt;Delirium&lt;/keyword&gt;&lt;keyword&gt;Dementia with Lewy Bodies&lt;/keyword&gt;&lt;keyword&gt;Hospitalized Patients&lt;/keyword&gt;&lt;keyword&gt;Neurology&lt;/keyword&gt;&lt;keyword&gt;Treatment Duration&lt;/keyword&gt;&lt;keyword&gt;Cohort Studies&lt;/keyword&gt;&lt;keyword&gt;Dementia&lt;/keyword&gt;&lt;/keywords&gt;&lt;dates&gt;&lt;year&gt;2019&lt;/year&gt;&lt;pub-dates&gt;&lt;date&gt;2019&lt;/date&gt;&lt;/pub-dates&gt;&lt;/dates&gt;&lt;isbn&gt;1353-8020&lt;/isbn&gt;&lt;accession-num&gt;rayyan-77192359&lt;/accession-num&gt;&lt;urls&gt;&lt;related-urls&gt;&lt;url&gt;http://ovidsp.ovid.com/ovidweb.cgi?T=JS&amp;amp;PAGE=reference&amp;amp;D=psyc16&amp;amp;NEWS=N&amp;amp;AN=2019-55045-007&lt;/url&gt;&lt;/related-urls&gt;&lt;/urls&gt;&lt;custom1&gt;RAYYAN-INCLUSION: {&amp;quot;Ellen&amp;quot;=&amp;gt;&amp;quot;Included&amp;quot;} | RAYYAN-LABELS: fall,infection&lt;/custom1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  <w:p w:rsidR="002D4E61" w:rsidRDefault="002D4E61" w:rsidP="005C1FA4">
            <w:r>
              <w:t xml:space="preserve">6,0 % </w:t>
            </w:r>
            <w:r>
              <w:fldChar w:fldCharType="begin">
                <w:fldData xml:space="preserve">PEVuZE5vdGU+PENpdGU+PEF1dGhvcj5SdWRvbHBoPC9BdXRob3I+PFllYXI+MjAxMDwvWWVhcj48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xMDwvWWVhcj48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1]</w:t>
            </w:r>
            <w:r>
              <w:fldChar w:fldCharType="end"/>
            </w:r>
          </w:p>
          <w:p w:rsidR="002D4E61" w:rsidRDefault="002D4E61" w:rsidP="00367ECE">
            <w:r>
              <w:t xml:space="preserve">5,1 % </w:t>
            </w:r>
            <w:r>
              <w:fldChar w:fldCharType="begin">
                <w:fldData xml:space="preserve">PEVuZE5vdGU+PENpdGU+PEF1dGhvcj5EYWllbGxvPC9BdXRob3I+PFllYXI+MjAxNDwvWWVhcj48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YWllbGxvPC9BdXRob3I+PFllYXI+MjAxNDwvWWVhcj48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5C1FA4"/>
        </w:tc>
        <w:tc>
          <w:tcPr>
            <w:tcW w:w="2762" w:type="pct"/>
          </w:tcPr>
          <w:p w:rsidR="002D4E61" w:rsidRDefault="002D4E61" w:rsidP="005C1FA4">
            <w:r>
              <w:t>Akute Bronchitis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5,1 % </w: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5C1FA4"/>
        </w:tc>
        <w:tc>
          <w:tcPr>
            <w:tcW w:w="2762" w:type="pct"/>
          </w:tcPr>
          <w:p w:rsidR="002D4E61" w:rsidRDefault="002D4E61" w:rsidP="005C1FA4">
            <w:r w:rsidRPr="005C1FA4">
              <w:t>Pneumonie/ Rippenfellentzündung mit Komplikation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4,0 % </w:t>
            </w:r>
            <w:r>
              <w:fldChar w:fldCharType="begin"/>
            </w:r>
            <w:r>
              <w:instrText xml:space="preserve"> ADDIN EN.CITE &lt;EndNote&gt;&lt;Cite&gt;&lt;Author&gt;Zuliani&lt;/Author&gt;&lt;Year&gt;2012&lt;/Year&gt;&lt;RecNum&gt;13&lt;/RecNum&gt;&lt;DisplayText&gt;[13]&lt;/DisplayText&gt;&lt;record&gt;&lt;rec-number&gt;13&lt;/rec-number&gt;&lt;foreign-keys&gt;&lt;key app="EN" db-id="0wr0ase0d92w9ae5vzpx2az4xw2e2fdxterf" timestamp="1608299056"&gt;13&lt;/key&gt;&lt;/foreign-keys&gt;&lt;ref-type name="Journal Article"&gt;17&lt;/ref-type&gt;&lt;contributors&gt;&lt;authors&gt;&lt;author&gt;Zuliani, Giovanni&lt;/author&gt;&lt;author&gt;Galvani, Matteo&lt;/author&gt;&lt;author&gt;Sioulis, Fotini&lt;/author&gt;&lt;author&gt;Bonetti, Francesco&lt;/author&gt;&lt;author&gt;Pr,&lt;/author&gt;&lt;author&gt;ini, Stefano&lt;/author&gt;&lt;author&gt;Boari, Benedetta&lt;/author&gt;&lt;author&gt;Guerzoni, Franco&lt;/author&gt;&lt;author&gt;Gallerani, Massimo&lt;/author&gt;&lt;/authors&gt;&lt;/contributors&gt;&lt;titles&gt;&lt;title&gt;Discharge diagnosis and comorbidity profile in hospitalized older patients with dementia&lt;/title&gt;&lt;secondary-title&gt;Int J Geriatr Psychiatry&lt;/secondary-title&gt;&lt;/titles&gt;&lt;periodical&gt;&lt;full-title&gt;Int J Geriatr Psychiatry&lt;/full-title&gt;&lt;/periodical&gt;&lt;pages&gt;313-320&lt;/pages&gt;&lt;volume&gt;27&lt;/volume&gt;&lt;number&gt;3&lt;/number&gt;&lt;dates&gt;&lt;year&gt;2012&lt;/year&gt;&lt;/dates&gt;&lt;accession-num&gt;rayyan-77193000&lt;/accession-num&gt;&lt;urls&gt;&lt;related-urls&gt;&lt;url&gt;http://ovidsp.ovid.com/ovidweb.cgi?T=JS&amp;amp;PAGE=reference&amp;amp;D=psyc9&amp;amp;NEWS=N&amp;amp;AN=2012-02485-011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3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5C1FA4"/>
        </w:tc>
        <w:tc>
          <w:tcPr>
            <w:tcW w:w="2762" w:type="pct"/>
          </w:tcPr>
          <w:p w:rsidR="002D4E61" w:rsidRDefault="002D4E61" w:rsidP="005C1FA4">
            <w:r>
              <w:t>unspezifische akute Infektionen der unteren Atemwege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4,0 % </w:t>
            </w:r>
            <w:r>
              <w:fldChar w:fldCharType="begin"/>
            </w:r>
            <w:r>
              <w:instrText xml:space="preserve"> ADDIN EN.CITE &lt;EndNote&gt;&lt;Cite&gt;&lt;Author&gt;Gungabissoon&lt;/Author&gt;&lt;Year&gt;2020&lt;/Year&gt;&lt;RecNum&gt;9&lt;/RecNum&gt;&lt;DisplayText&gt;[7]&lt;/DisplayText&gt;&lt;record&gt;&lt;rec-number&gt;9&lt;/rec-number&gt;&lt;foreign-keys&gt;&lt;key app="EN" db-id="0wr0ase0d92w9ae5vzpx2az4xw2e2fdxterf" timestamp="1608298943"&gt;9&lt;/key&gt;&lt;/foreign-keys&gt;&lt;ref-type name="Journal Article"&gt;17&lt;/ref-type&gt;&lt;contributors&gt;&lt;authors&gt;&lt;author&gt;Gungabissoon, U.&lt;/author&gt;&lt;author&gt;Perera, G.&lt;/author&gt;&lt;author&gt;Galwey, N. W.&lt;/author&gt;&lt;author&gt;Stewart, R.&lt;/author&gt;&lt;/authors&gt;&lt;/contributors&gt;&lt;auth-address&gt;Epidemiology (Value Evidence and Outcomes), GSK, Brentford, London, UK usha.2.gungabissoon@gsk.com.&amp;#xD;Department of Psychological Medicine, Institute of Psychiatry, Psychology &amp;amp; Neuroscience, King&amp;apos;s College London, London, UK.&amp;#xD;Target Sciences, GSK, Stevenage, Herts, UK.&amp;#xD;NIHR Maudsley Biomedical Research Centre, South London and Maudsley NHS Foundation Trust, London, UK.&lt;/auth-address&gt;&lt;titles&gt;&lt;title&gt;The association between dementia severity and hospitalisation profile in a newly assessed clinical cohort: the South London and Maudsley case register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35779&lt;/pages&gt;&lt;volume&gt;10&lt;/volume&gt;&lt;number&gt;4&lt;/number&gt;&lt;edition&gt;2020/04/15&lt;/edition&gt;&lt;keywords&gt;&lt;keyword&gt;dementia&lt;/keyword&gt;&lt;keyword&gt;epidemiology&lt;/keyword&gt;&lt;keyword&gt;health economics&lt;/keyword&gt;&lt;keyword&gt;salary from GSK. RS has received research funding in the last 5 years from Roche,&lt;/keyword&gt;&lt;keyword&gt;Janssen, Takeda and GSK.&lt;/keyword&gt;&lt;/keywords&gt;&lt;dates&gt;&lt;year&gt;2020&lt;/year&gt;&lt;pub-dates&gt;&lt;date&gt;Apr 12&lt;/date&gt;&lt;/pub-dates&gt;&lt;/dates&gt;&lt;isbn&gt;2044-6055&lt;/isbn&gt;&lt;accession-num&gt;32284392&lt;/accession-num&gt;&lt;urls&gt;&lt;/urls&gt;&lt;custom2&gt;PMC7200045&lt;/custom2&gt;&lt;electronic-resource-num&gt;10.1136/bmjopen-2019-03577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5C1FA4"/>
        </w:tc>
        <w:tc>
          <w:tcPr>
            <w:tcW w:w="2762" w:type="pct"/>
          </w:tcPr>
          <w:p w:rsidR="002D4E61" w:rsidRDefault="002D4E61" w:rsidP="005C1FA4">
            <w:r>
              <w:t>Chronisch obstruktive Lungenerkrankung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3,4 % </w:t>
            </w:r>
            <w:r>
              <w:fldChar w:fldCharType="begin"/>
            </w:r>
            <w:r>
              <w:instrText xml:space="preserve"> ADDIN EN.CITE &lt;EndNote&gt;&lt;Cite&gt;&lt;Author&gt;Gungabissoon&lt;/Author&gt;&lt;Year&gt;2020&lt;/Year&gt;&lt;RecNum&gt;9&lt;/RecNum&gt;&lt;DisplayText&gt;[7]&lt;/DisplayText&gt;&lt;record&gt;&lt;rec-number&gt;9&lt;/rec-number&gt;&lt;foreign-keys&gt;&lt;key app="EN" db-id="0wr0ase0d92w9ae5vzpx2az4xw2e2fdxterf" timestamp="1608298943"&gt;9&lt;/key&gt;&lt;/foreign-keys&gt;&lt;ref-type name="Journal Article"&gt;17&lt;/ref-type&gt;&lt;contributors&gt;&lt;authors&gt;&lt;author&gt;Gungabissoon, U.&lt;/author&gt;&lt;author&gt;Perera, G.&lt;/author&gt;&lt;author&gt;Galwey, N. W.&lt;/author&gt;&lt;author&gt;Stewart, R.&lt;/author&gt;&lt;/authors&gt;&lt;/contributors&gt;&lt;auth-address&gt;Epidemiology (Value Evidence and Outcomes), GSK, Brentford, London, UK usha.2.gungabissoon@gsk.com.&amp;#xD;Department of Psychological Medicine, Institute of Psychiatry, Psychology &amp;amp; Neuroscience, King&amp;apos;s College London, London, UK.&amp;#xD;Target Sciences, GSK, Stevenage, Herts, UK.&amp;#xD;NIHR Maudsley Biomedical Research Centre, South London and Maudsley NHS Foundation Trust, London, UK.&lt;/auth-address&gt;&lt;titles&gt;&lt;title&gt;The association between dementia severity and hospitalisation profile in a newly assessed clinical cohort: the South London and Maudsley case register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35779&lt;/pages&gt;&lt;volume&gt;10&lt;/volume&gt;&lt;number&gt;4&lt;/number&gt;&lt;edition&gt;2020/04/15&lt;/edition&gt;&lt;keywords&gt;&lt;keyword&gt;dementia&lt;/keyword&gt;&lt;keyword&gt;epidemiology&lt;/keyword&gt;&lt;keyword&gt;health economics&lt;/keyword&gt;&lt;keyword&gt;salary from GSK. RS has received research funding in the last 5 years from Roche,&lt;/keyword&gt;&lt;keyword&gt;Janssen, Takeda and GSK.&lt;/keyword&gt;&lt;/keywords&gt;&lt;dates&gt;&lt;year&gt;2020&lt;/year&gt;&lt;pub-dates&gt;&lt;date&gt;Apr 12&lt;/date&gt;&lt;/pub-dates&gt;&lt;/dates&gt;&lt;isbn&gt;2044-6055&lt;/isbn&gt;&lt;accession-num&gt;32284392&lt;/accession-num&gt;&lt;urls&gt;&lt;/urls&gt;&lt;custom2&gt;PMC7200045&lt;/custom2&gt;&lt;electronic-resource-num&gt;10.1136/bmjopen-2019-03577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5C1FA4"/>
        </w:tc>
        <w:tc>
          <w:tcPr>
            <w:tcW w:w="2762" w:type="pct"/>
          </w:tcPr>
          <w:p w:rsidR="002D4E61" w:rsidRDefault="002D4E61" w:rsidP="005C1FA4">
            <w:proofErr w:type="spellStart"/>
            <w:r w:rsidRPr="00FD2308">
              <w:t>Aspirationspneumonitis</w:t>
            </w:r>
            <w:proofErr w:type="spellEnd"/>
          </w:p>
        </w:tc>
        <w:tc>
          <w:tcPr>
            <w:tcW w:w="622" w:type="pct"/>
          </w:tcPr>
          <w:p w:rsidR="002D4E61" w:rsidRDefault="002D4E61" w:rsidP="00367ECE">
            <w:r>
              <w:t xml:space="preserve">2,2 % </w: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</w:tr>
      <w:tr w:rsidR="005C1FA4" w:rsidTr="005C1FA4">
        <w:tc>
          <w:tcPr>
            <w:tcW w:w="1616" w:type="pct"/>
          </w:tcPr>
          <w:p w:rsidR="005C1FA4" w:rsidRDefault="005C1FA4" w:rsidP="005C1FA4">
            <w:r w:rsidRPr="00A90C19">
              <w:t>Infektionskra</w:t>
            </w:r>
            <w:r>
              <w:t>n</w:t>
            </w:r>
            <w:r w:rsidRPr="00A90C19">
              <w:t>kheiten: Harnwegsinfektion</w:t>
            </w:r>
          </w:p>
        </w:tc>
        <w:tc>
          <w:tcPr>
            <w:tcW w:w="2762" w:type="pct"/>
          </w:tcPr>
          <w:p w:rsidR="005C1FA4" w:rsidRDefault="005C1FA4" w:rsidP="005C1FA4">
            <w:r>
              <w:t>Harnwegsinfektionen</w:t>
            </w:r>
          </w:p>
        </w:tc>
        <w:tc>
          <w:tcPr>
            <w:tcW w:w="622" w:type="pct"/>
          </w:tcPr>
          <w:p w:rsidR="005C1FA4" w:rsidRDefault="005C1FA4" w:rsidP="00367ECE">
            <w:r>
              <w:t xml:space="preserve">7,0 % </w:t>
            </w:r>
            <w:r>
              <w:fldChar w:fldCharType="begin">
                <w:fldData xml:space="preserve">PEVuZE5vdGU+PENpdGU+PEF1dGhvcj5EYWllbGxvPC9BdXRob3I+PFllYXI+MjAxNDwvWWVhcj48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</w:fldData>
              </w:fldChar>
            </w:r>
            <w:r w:rsidR="00367ECE">
              <w:instrText xml:space="preserve"> ADDIN EN.CITE </w:instrText>
            </w:r>
            <w:r w:rsidR="00367ECE">
              <w:fldChar w:fldCharType="begin">
                <w:fldData xml:space="preserve">PEVuZE5vdGU+PENpdGU+PEF1dGhvcj5EYWllbGxvPC9BdXRob3I+PFllYXI+MjAxNDwvWWVhcj48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</w:fldData>
              </w:fldChar>
            </w:r>
            <w:r w:rsidR="00367ECE">
              <w:instrText xml:space="preserve"> ADDIN EN.CITE.DATA </w:instrText>
            </w:r>
            <w:r w:rsidR="00367ECE">
              <w:fldChar w:fldCharType="end"/>
            </w:r>
            <w:r>
              <w:fldChar w:fldCharType="separate"/>
            </w:r>
            <w:r w:rsidR="00367ECE">
              <w:rPr>
                <w:noProof/>
              </w:rPr>
              <w:t>[4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 w:val="restart"/>
          </w:tcPr>
          <w:p w:rsidR="002D4E61" w:rsidRDefault="002D4E61" w:rsidP="005C1FA4">
            <w:r w:rsidRPr="00A90C19">
              <w:t>Krankheiten des Herz-Kreislaufsystems</w:t>
            </w:r>
          </w:p>
        </w:tc>
        <w:tc>
          <w:tcPr>
            <w:tcW w:w="2762" w:type="pct"/>
          </w:tcPr>
          <w:p w:rsidR="002D4E61" w:rsidRDefault="002D4E61" w:rsidP="005C1FA4">
            <w:proofErr w:type="spellStart"/>
            <w:r>
              <w:t>Z</w:t>
            </w:r>
            <w:r w:rsidRPr="00FD7EA8">
              <w:t>erebrovas</w:t>
            </w:r>
            <w:r w:rsidR="00BA7EE6">
              <w:t>k</w:t>
            </w:r>
            <w:r w:rsidRPr="00FD7EA8">
              <w:t>ul</w:t>
            </w:r>
            <w:r>
              <w:t>ä</w:t>
            </w:r>
            <w:r w:rsidRPr="00FD7EA8">
              <w:t>r</w:t>
            </w:r>
            <w:r>
              <w:t>e</w:t>
            </w:r>
            <w:proofErr w:type="spellEnd"/>
            <w:r>
              <w:t xml:space="preserve"> Erkrankung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7,1 % </w:t>
            </w:r>
            <w:r>
              <w:fldChar w:fldCharType="begin">
                <w:fldData xml:space="preserve">PEVuZE5vdGU+PENpdGU+PEF1dGhvcj5BbGxlcnM8L0F1dGhvcj48WWVhcj4yMDE4PC9ZZWFyPjxS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GxlcnM8L0F1dGhvcj48WWVhcj4yMDE4PC9ZZWFyPjxS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Pr="00A90C19" w:rsidRDefault="002D4E61" w:rsidP="005C1FA4"/>
        </w:tc>
        <w:tc>
          <w:tcPr>
            <w:tcW w:w="2762" w:type="pct"/>
          </w:tcPr>
          <w:p w:rsidR="002D4E61" w:rsidRDefault="002D4E61" w:rsidP="005C1FA4">
            <w:r>
              <w:t>Hirninfarkt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3,9 % </w:t>
            </w:r>
            <w:r>
              <w:fldChar w:fldCharType="begin"/>
            </w:r>
            <w:r>
              <w:instrText xml:space="preserve"> ADDIN EN.CITE &lt;EndNote&gt;&lt;Cite&gt;&lt;Author&gt;Gungabissoon&lt;/Author&gt;&lt;Year&gt;2020&lt;/Year&gt;&lt;RecNum&gt;9&lt;/RecNum&gt;&lt;DisplayText&gt;[7]&lt;/DisplayText&gt;&lt;record&gt;&lt;rec-number&gt;9&lt;/rec-number&gt;&lt;foreign-keys&gt;&lt;key app="EN" db-id="0wr0ase0d92w9ae5vzpx2az4xw2e2fdxterf" timestamp="1608298943"&gt;9&lt;/key&gt;&lt;/foreign-keys&gt;&lt;ref-type name="Journal Article"&gt;17&lt;/ref-type&gt;&lt;contributors&gt;&lt;authors&gt;&lt;author&gt;Gungabissoon, U.&lt;/author&gt;&lt;author&gt;Perera, G.&lt;/author&gt;&lt;author&gt;Galwey, N. W.&lt;/author&gt;&lt;author&gt;Stewart, R.&lt;/author&gt;&lt;/authors&gt;&lt;/contributors&gt;&lt;auth-address&gt;Epidemiology (Value Evidence and Outcomes), GSK, Brentford, London, UK usha.2.gungabissoon@gsk.com.&amp;#xD;Department of Psychological Medicine, Institute of Psychiatry, Psychology &amp;amp; Neuroscience, King&amp;apos;s College London, London, UK.&amp;#xD;Target Sciences, GSK, Stevenage, Herts, UK.&amp;#xD;NIHR Maudsley Biomedical Research Centre, South London and Maudsley NHS Foundation Trust, London, UK.&lt;/auth-address&gt;&lt;titles&gt;&lt;title&gt;The association between dementia severity and hospitalisation profile in a newly assessed clinical cohort: the South London and Maudsley case register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35779&lt;/pages&gt;&lt;volume&gt;10&lt;/volume&gt;&lt;number&gt;4&lt;/number&gt;&lt;edition&gt;2020/04/15&lt;/edition&gt;&lt;keywords&gt;&lt;keyword&gt;dementia&lt;/keyword&gt;&lt;keyword&gt;epidemiology&lt;/keyword&gt;&lt;keyword&gt;health economics&lt;/keyword&gt;&lt;keyword&gt;salary from GSK. RS has received research funding in the last 5 years from Roche,&lt;/keyword&gt;&lt;keyword&gt;Janssen, Takeda and GSK.&lt;/keyword&gt;&lt;/keywords&gt;&lt;dates&gt;&lt;year&gt;2020&lt;/year&gt;&lt;pub-dates&gt;&lt;date&gt;Apr 12&lt;/date&gt;&lt;/pub-dates&gt;&lt;/dates&gt;&lt;isbn&gt;2044-6055&lt;/isbn&gt;&lt;accession-num&gt;32284392&lt;/accession-num&gt;&lt;urls&gt;&lt;/urls&gt;&lt;custom2&gt;PMC7200045&lt;/custom2&gt;&lt;electronic-resource-num&gt;10.1136/bmjopen-2019-03577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Pr="00A90C19" w:rsidRDefault="002D4E61" w:rsidP="00111805"/>
        </w:tc>
        <w:tc>
          <w:tcPr>
            <w:tcW w:w="2762" w:type="pct"/>
          </w:tcPr>
          <w:p w:rsidR="002D4E61" w:rsidRDefault="002D4E61" w:rsidP="00111805">
            <w:proofErr w:type="spellStart"/>
            <w:r>
              <w:t>z</w:t>
            </w:r>
            <w:r w:rsidRPr="00FD7EA8">
              <w:t>erebrovas</w:t>
            </w:r>
            <w:r>
              <w:t>k</w:t>
            </w:r>
            <w:r w:rsidRPr="00FD7EA8">
              <w:t>ul</w:t>
            </w:r>
            <w:r>
              <w:t>ä</w:t>
            </w:r>
            <w:r w:rsidRPr="00FD7EA8">
              <w:t>r</w:t>
            </w:r>
            <w:r>
              <w:t>e</w:t>
            </w:r>
            <w:proofErr w:type="spellEnd"/>
            <w:r>
              <w:t xml:space="preserve"> Erkrankung/ keine t</w:t>
            </w:r>
            <w:r w:rsidRPr="005C1FA4">
              <w:t>ransitorische ischämische Attacke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6,8 % </w:t>
            </w:r>
            <w:r>
              <w:fldChar w:fldCharType="begin"/>
            </w:r>
            <w:r>
              <w:instrText xml:space="preserve"> ADDIN EN.CITE &lt;EndNote&gt;&lt;Cite&gt;&lt;Author&gt;Zuliani&lt;/Author&gt;&lt;Year&gt;2012&lt;/Year&gt;&lt;RecNum&gt;13&lt;/RecNum&gt;&lt;DisplayText&gt;[13]&lt;/DisplayText&gt;&lt;record&gt;&lt;rec-number&gt;13&lt;/rec-number&gt;&lt;foreign-keys&gt;&lt;key app="EN" db-id="0wr0ase0d92w9ae5vzpx2az4xw2e2fdxterf" timestamp="1608299056"&gt;13&lt;/key&gt;&lt;/foreign-keys&gt;&lt;ref-type name="Journal Article"&gt;17&lt;/ref-type&gt;&lt;contributors&gt;&lt;authors&gt;&lt;author&gt;Zuliani, Giovanni&lt;/author&gt;&lt;author&gt;Galvani, Matteo&lt;/author&gt;&lt;author&gt;Sioulis, Fotini&lt;/author&gt;&lt;author&gt;Bonetti, Francesco&lt;/author&gt;&lt;author&gt;Pr,&lt;/author&gt;&lt;author&gt;ini, Stefano&lt;/author&gt;&lt;author&gt;Boari, Benedetta&lt;/author&gt;&lt;author&gt;Guerzoni, Franco&lt;/author&gt;&lt;author&gt;Gallerani, Massimo&lt;/author&gt;&lt;/authors&gt;&lt;/contributors&gt;&lt;titles&gt;&lt;title&gt;Discharge diagnosis and comorbidity profile in hospitalized older patients with dementia&lt;/title&gt;&lt;secondary-title&gt;Int J Geriatr Psychiatry&lt;/secondary-title&gt;&lt;/titles&gt;&lt;periodical&gt;&lt;full-title&gt;Int J Geriatr Psychiatry&lt;/full-title&gt;&lt;/periodical&gt;&lt;pages&gt;313-320&lt;/pages&gt;&lt;volume&gt;27&lt;/volume&gt;&lt;number&gt;3&lt;/number&gt;&lt;dates&gt;&lt;year&gt;2012&lt;/year&gt;&lt;/dates&gt;&lt;accession-num&gt;rayyan-77193000&lt;/accession-num&gt;&lt;urls&gt;&lt;related-urls&gt;&lt;url&gt;http://ovidsp.ovid.com/ovidweb.cgi?T=JS&amp;amp;PAGE=reference&amp;amp;D=psyc9&amp;amp;NEWS=N&amp;amp;AN=2012-02485-011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3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Pr="00A90C19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 xml:space="preserve">Akute </w:t>
            </w:r>
            <w:proofErr w:type="spellStart"/>
            <w:r>
              <w:t>z</w:t>
            </w:r>
            <w:r w:rsidRPr="00FD7EA8">
              <w:t>erebrovas</w:t>
            </w:r>
            <w:r>
              <w:t>k</w:t>
            </w:r>
            <w:r w:rsidRPr="00FD7EA8">
              <w:t>ul</w:t>
            </w:r>
            <w:r>
              <w:t>ä</w:t>
            </w:r>
            <w:r w:rsidRPr="00FD7EA8">
              <w:t>r</w:t>
            </w:r>
            <w:r>
              <w:t>e</w:t>
            </w:r>
            <w:proofErr w:type="spellEnd"/>
            <w:r>
              <w:t xml:space="preserve"> Erkrankung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6,3 % </w: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Pr="00A90C19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Herzerkrankung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6,0 % </w:t>
            </w:r>
            <w:r>
              <w:fldChar w:fldCharType="begin"/>
            </w:r>
            <w:r>
              <w:instrText xml:space="preserve"> ADDIN EN.CITE &lt;EndNote&gt;&lt;Cite&gt;&lt;Author&gt;Spears&lt;/Author&gt;&lt;Year&gt;2019&lt;/Year&gt;&lt;RecNum&gt;8&lt;/RecNum&gt;&lt;DisplayText&gt;[12]&lt;/DisplayText&gt;&lt;record&gt;&lt;rec-number&gt;8&lt;/rec-number&gt;&lt;foreign-keys&gt;&lt;key app="EN" db-id="0wr0ase0d92w9ae5vzpx2az4xw2e2fdxterf" timestamp="1608298913"&gt;8&lt;/key&gt;&lt;/foreign-keys&gt;&lt;ref-type name="Journal Article"&gt;17&lt;/ref-type&gt;&lt;contributors&gt;&lt;authors&gt;&lt;author&gt;Spears, C. Chauncey&lt;/author&gt;&lt;author&gt;Besharat, Amir&lt;/author&gt;&lt;author&gt;Monari, Erin Hastings&lt;/author&gt;&lt;author&gt;Martinez-Ramirez, Daniel&lt;/author&gt;&lt;author&gt;Almeida, Leonardo&lt;/author&gt;&lt;author&gt;Armstrong, Melissa J.&lt;/author&gt;&lt;/authors&gt;&lt;/contributors&gt;&lt;auth-address&gt;Armstrong, Melissa J.: Department of Neurology, University of Florida College of Medicine, McKnight Brain Institute, P.O. Box 100236, Gainesville, FL, US, 32610, melissa.armstrong@neurology.ufl.edu Armstrong, Melissa J.: melissa.armstrong@neurology.ufl.edu&lt;/auth-address&gt;&lt;titles&gt;&lt;title&gt;Causes and outcomes of hospitalization in Lewy body dementia: A retrospective cohort study&lt;/title&gt;&lt;secondary-title&gt;Parkinsonism &amp;amp; Related Disorders&lt;/secondary-title&gt;&lt;/titles&gt;&lt;periodical&gt;&lt;full-title&gt;Parkinsonism &amp;amp; Related Disorders&lt;/full-title&gt;&lt;/periodical&gt;&lt;pages&gt;106-111&lt;/pages&gt;&lt;volume&gt;64&lt;/volume&gt;&lt;keywords&gt;&lt;keyword&gt;*Dementia&lt;/keyword&gt;&lt;keyword&gt;*Drug Therapy&lt;/keyword&gt;&lt;keyword&gt;*Hospitalization&lt;/keyword&gt;&lt;keyword&gt;*Retrospective Studies&lt;/keyword&gt;&lt;keyword&gt;*Treatment Outcomes&lt;/keyword&gt;&lt;keyword&gt;Delirium&lt;/keyword&gt;&lt;keyword&gt;Dementia with Lewy Bodies&lt;/keyword&gt;&lt;keyword&gt;Hospitalized Patients&lt;/keyword&gt;&lt;keyword&gt;Neurology&lt;/keyword&gt;&lt;keyword&gt;Treatment Duration&lt;/keyword&gt;&lt;keyword&gt;Cohort Studies&lt;/keyword&gt;&lt;keyword&gt;Dementia&lt;/keyword&gt;&lt;/keywords&gt;&lt;dates&gt;&lt;year&gt;2019&lt;/year&gt;&lt;pub-dates&gt;&lt;date&gt;2019&lt;/date&gt;&lt;/pub-dates&gt;&lt;/dates&gt;&lt;isbn&gt;1353-8020&lt;/isbn&gt;&lt;accession-num&gt;rayyan-77192359&lt;/accession-num&gt;&lt;urls&gt;&lt;related-urls&gt;&lt;url&gt;http://ovidsp.ovid.com/ovidweb.cgi?T=JS&amp;amp;PAGE=reference&amp;amp;D=psyc16&amp;amp;NEWS=N&amp;amp;AN=2019-55045-007&lt;/url&gt;&lt;/related-urls&gt;&lt;/urls&gt;&lt;custom1&gt;RAYYAN-INCLUSION: {&amp;quot;Ellen&amp;quot;=&amp;gt;&amp;quot;Included&amp;quot;} | RAYYAN-LABELS: fall,infection&lt;/custom1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Pr="00A90C19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Herzerkrankung/ Schock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5,7 % </w:t>
            </w:r>
            <w:r>
              <w:fldChar w:fldCharType="begin"/>
            </w:r>
            <w:r>
              <w:instrText xml:space="preserve"> ADDIN EN.CITE &lt;EndNote&gt;&lt;Cite&gt;&lt;Author&gt;Zuliani&lt;/Author&gt;&lt;Year&gt;2012&lt;/Year&gt;&lt;RecNum&gt;13&lt;/RecNum&gt;&lt;DisplayText&gt;[13]&lt;/DisplayText&gt;&lt;record&gt;&lt;rec-number&gt;13&lt;/rec-number&gt;&lt;foreign-keys&gt;&lt;key app="EN" db-id="0wr0ase0d92w9ae5vzpx2az4xw2e2fdxterf" timestamp="1608299056"&gt;13&lt;/key&gt;&lt;/foreign-keys&gt;&lt;ref-type name="Journal Article"&gt;17&lt;/ref-type&gt;&lt;contributors&gt;&lt;authors&gt;&lt;author&gt;Zuliani, Giovanni&lt;/author&gt;&lt;author&gt;Galvani, Matteo&lt;/author&gt;&lt;author&gt;Sioulis, Fotini&lt;/author&gt;&lt;author&gt;Bonetti, Francesco&lt;/author&gt;&lt;author&gt;Pr,&lt;/author&gt;&lt;author&gt;ini, Stefano&lt;/author&gt;&lt;author&gt;Boari, Benedetta&lt;/author&gt;&lt;author&gt;Guerzoni, Franco&lt;/author&gt;&lt;author&gt;Gallerani, Massimo&lt;/author&gt;&lt;/authors&gt;&lt;/contributors&gt;&lt;titles&gt;&lt;title&gt;Discharge diagnosis and comorbidity profile in hospitalized older patients with dementia&lt;/title&gt;&lt;secondary-title&gt;Int J Geriatr Psychiatry&lt;/secondary-title&gt;&lt;/titles&gt;&lt;periodical&gt;&lt;full-title&gt;Int J Geriatr Psychiatry&lt;/full-title&gt;&lt;/periodical&gt;&lt;pages&gt;313-320&lt;/pages&gt;&lt;volume&gt;27&lt;/volume&gt;&lt;number&gt;3&lt;/number&gt;&lt;dates&gt;&lt;year&gt;2012&lt;/year&gt;&lt;/dates&gt;&lt;accession-num&gt;rayyan-77193000&lt;/accession-num&gt;&lt;urls&gt;&lt;related-urls&gt;&lt;url&gt;http://ovidsp.ovid.com/ovidweb.cgi?T=JS&amp;amp;PAGE=reference&amp;amp;D=psyc9&amp;amp;NEWS=N&amp;amp;AN=2012-02485-011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3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Herzinsuffizienz</w:t>
            </w:r>
          </w:p>
        </w:tc>
        <w:tc>
          <w:tcPr>
            <w:tcW w:w="622" w:type="pct"/>
          </w:tcPr>
          <w:p w:rsidR="002D4E61" w:rsidRDefault="002D4E61" w:rsidP="00111805">
            <w:r>
              <w:t xml:space="preserve">5,7 % </w:t>
            </w:r>
            <w:r>
              <w:fldChar w:fldCharType="begin">
                <w:fldData xml:space="preserve">PEVuZE5vdGU+PENpdGU+PEF1dGhvcj5EYWllbGxvPC9BdXRob3I+PFllYXI+MjAxNDwvWWVhcj48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YWllbGxvPC9BdXRob3I+PFllYXI+MjAxNDwvWWVhcj48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  <w:p w:rsidR="002D4E61" w:rsidRDefault="002D4E61" w:rsidP="00111805">
            <w:r>
              <w:t xml:space="preserve">3,0 % </w:t>
            </w:r>
            <w:r>
              <w:fldChar w:fldCharType="begin"/>
            </w:r>
            <w:r>
              <w:instrText xml:space="preserve"> ADDIN EN.CITE &lt;EndNote&gt;&lt;Cite&gt;&lt;Author&gt;Givens&lt;/Author&gt;&lt;Year&gt;2012&lt;/Year&gt;&lt;RecNum&gt;6&lt;/RecNum&gt;&lt;DisplayText&gt;[6]&lt;/DisplayText&gt;&lt;record&gt;&lt;rec-number&gt;6&lt;/rec-number&gt;&lt;foreign-keys&gt;&lt;key app="EN" db-id="0wr0ase0d92w9ae5vzpx2az4xw2e2fdxterf" timestamp="1608298823"&gt;6&lt;/key&gt;&lt;/foreign-keys&gt;&lt;ref-type name="Journal Article"&gt;17&lt;/ref-type&gt;&lt;contributors&gt;&lt;authors&gt;&lt;author&gt;Givens, Jane L.&lt;/author&gt;&lt;author&gt;Selby, Kevin&lt;/author&gt;&lt;author&gt;Goldfeld, Keith S.&lt;/author&gt;&lt;author&gt;Mitchell, Susan L.&lt;/author&gt;&lt;/authors&gt;&lt;secondary-authors&gt;&lt;author&gt;Boockvar, Bynum Coleman Fick Fillenbaum Finucane Gaugler Goldfeld Huber Kruse Lamberg Loeb Mitchell Mitchell Mitchell Moore Morrison Reisberg Teno Teno Volicer White&lt;/author&gt;&lt;/secondary-authors&gt;&lt;/contributors&gt;&lt;auth-address&gt;Givens, Jane L.: Hebrew SeniorLife Institute for Aging Research, 1200 Centre Street, Boston, MA, US, 02131, JaneGivens@hsl.harvard.edu&amp;#xD;Givens, Jane L.: JaneGivens@hsl.harvard.edu&lt;/auth-address&gt;&lt;titles&gt;&lt;title&gt;Hospital transfers of nursing home residents with advanced dementia&lt;/title&gt;&lt;secondary-title&gt;Journal of the American Geriatrics Society&lt;/secondary-title&gt;&lt;/titles&gt;&lt;periodical&gt;&lt;full-title&gt;Journal of the American Geriatrics Society&lt;/full-title&gt;&lt;/periodical&gt;&lt;pages&gt;905-909&lt;/pages&gt;&lt;volume&gt;60&lt;/volume&gt;&lt;number&gt;5&lt;/number&gt;&lt;keywords&gt;&lt;keyword&gt;*Dementia&lt;/keyword&gt;&lt;keyword&gt;*Health Behavior&lt;/keyword&gt;&lt;keyword&gt;*Hospitals&lt;/keyword&gt;&lt;keyword&gt;*Nursing Homes&lt;/keyword&gt;&lt;keyword&gt;Diagnosis&lt;/keyword&gt;&lt;/keywords&gt;&lt;dates&gt;&lt;year&gt;2012&lt;/year&gt;&lt;/dates&gt;&lt;pub-location&gt;United Kingdom&lt;/pub-location&gt;&lt;publisher&gt;Wiley-Blackwell Publishing Ltd.&amp;#xD;United Kingdom&lt;/publisher&gt;&lt;isbn&gt;0002-8614&lt;/isbn&gt;&lt;work-type&gt;Neurological Disorders &amp;amp; Brain Damage 3297&lt;/work-type&gt;&lt;urls&gt;&lt;related-urls&gt;&lt;url&gt;http://ovidsp.ovid.com/ovidweb.cgi?T=JS&amp;amp;PAGE=reference&amp;amp;D=psyc9&amp;amp;NEWS=N&amp;amp;AN=2012-13148-012&lt;/url&gt;&lt;/related-urls&gt;&lt;/urls&gt;&lt;electronic-resource-num&gt;http://dx.doi.org/10.1111/j.1532-5415.2012.03919.x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6]</w:t>
            </w:r>
            <w:r>
              <w:fldChar w:fldCharType="end"/>
            </w:r>
          </w:p>
          <w:p w:rsidR="002D4E61" w:rsidRDefault="002D4E61" w:rsidP="00367ECE">
            <w:r>
              <w:t xml:space="preserve">2,3 % </w:t>
            </w:r>
            <w:r>
              <w:fldChar w:fldCharType="begin"/>
            </w:r>
            <w:r>
              <w:instrText xml:space="preserve"> ADDIN EN.CITE &lt;EndNote&gt;&lt;Cite&gt;&lt;Author&gt;Gungabissoon&lt;/Author&gt;&lt;Year&gt;2020&lt;/Year&gt;&lt;RecNum&gt;9&lt;/RecNum&gt;&lt;DisplayText&gt;[7]&lt;/DisplayText&gt;&lt;record&gt;&lt;rec-number&gt;9&lt;/rec-number&gt;&lt;foreign-keys&gt;&lt;key app="EN" db-id="0wr0ase0d92w9ae5vzpx2az4xw2e2fdxterf" timestamp="1608298943"&gt;9&lt;/key&gt;&lt;/foreign-keys&gt;&lt;ref-type name="Journal Article"&gt;17&lt;/ref-type&gt;&lt;contributors&gt;&lt;authors&gt;&lt;author&gt;Gungabissoon, U.&lt;/author&gt;&lt;author&gt;Perera, G.&lt;/author&gt;&lt;author&gt;Galwey, N. W.&lt;/author&gt;&lt;author&gt;Stewart, R.&lt;/author&gt;&lt;/authors&gt;&lt;/contributors&gt;&lt;auth-address&gt;Epidemiology (Value Evidence and Outcomes), GSK, Brentford, London, UK usha.2.gungabissoon@gsk.com.&amp;#xD;Department of Psychological Medicine, Institute of Psychiatry, Psychology &amp;amp; Neuroscience, King&amp;apos;s College London, London, UK.&amp;#xD;Target Sciences, GSK, Stevenage, Herts, UK.&amp;#xD;NIHR Maudsley Biomedical Research Centre, South London and Maudsley NHS Foundation Trust, London, UK.&lt;/auth-address&gt;&lt;titles&gt;&lt;title&gt;The association between dementia severity and hospitalisation profile in a newly assessed clinical cohort: the South London and Maudsley case register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35779&lt;/pages&gt;&lt;volume&gt;10&lt;/volume&gt;&lt;number&gt;4&lt;/number&gt;&lt;edition&gt;2020/04/15&lt;/edition&gt;&lt;keywords&gt;&lt;keyword&gt;dementia&lt;/keyword&gt;&lt;keyword&gt;epidemiology&lt;/keyword&gt;&lt;keyword&gt;health economics&lt;/keyword&gt;&lt;keyword&gt;salary from GSK. RS has received research funding in the last 5 years from Roche,&lt;/keyword&gt;&lt;keyword&gt;Janssen, Takeda and GSK.&lt;/keyword&gt;&lt;/keywords&gt;&lt;dates&gt;&lt;year&gt;2020&lt;/year&gt;&lt;pub-dates&gt;&lt;date&gt;Apr 12&lt;/date&gt;&lt;/pub-dates&gt;&lt;/dates&gt;&lt;isbn&gt;2044-6055&lt;/isbn&gt;&lt;accession-num&gt;32284392&lt;/accession-num&gt;&lt;urls&gt;&lt;/urls&gt;&lt;custom2&gt;PMC7200045&lt;/custom2&gt;&lt;electronic-resource-num&gt;10.1136/bmjopen-2019-03577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t</w:t>
            </w:r>
            <w:r w:rsidRPr="005C1FA4">
              <w:t>ransitorische ischämische Attacke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3,1 % </w:t>
            </w:r>
            <w:r>
              <w:fldChar w:fldCharType="begin"/>
            </w:r>
            <w:r>
              <w:instrText xml:space="preserve"> ADDIN EN.CITE &lt;EndNote&gt;&lt;Cite&gt;&lt;Author&gt;Zuliani&lt;/Author&gt;&lt;Year&gt;2012&lt;/Year&gt;&lt;RecNum&gt;13&lt;/RecNum&gt;&lt;DisplayText&gt;[13]&lt;/DisplayText&gt;&lt;record&gt;&lt;rec-number&gt;13&lt;/rec-number&gt;&lt;foreign-keys&gt;&lt;key app="EN" db-id="0wr0ase0d92w9ae5vzpx2az4xw2e2fdxterf" timestamp="1608299056"&gt;13&lt;/key&gt;&lt;/foreign-keys&gt;&lt;ref-type name="Journal Article"&gt;17&lt;/ref-type&gt;&lt;contributors&gt;&lt;authors&gt;&lt;author&gt;Zuliani, Giovanni&lt;/author&gt;&lt;author&gt;Galvani, Matteo&lt;/author&gt;&lt;author&gt;Sioulis, Fotini&lt;/author&gt;&lt;author&gt;Bonetti, Francesco&lt;/author&gt;&lt;author&gt;Pr,&lt;/author&gt;&lt;author&gt;ini, Stefano&lt;/author&gt;&lt;author&gt;Boari, Benedetta&lt;/author&gt;&lt;author&gt;Guerzoni, Franco&lt;/author&gt;&lt;author&gt;Gallerani, Massimo&lt;/author&gt;&lt;/authors&gt;&lt;/contributors&gt;&lt;titles&gt;&lt;title&gt;Discharge diagnosis and comorbidity profile in hospitalized older patients with dementia&lt;/title&gt;&lt;secondary-title&gt;Int J Geriatr Psychiatry&lt;/secondary-title&gt;&lt;/titles&gt;&lt;periodical&gt;&lt;full-title&gt;Int J Geriatr Psychiatry&lt;/full-title&gt;&lt;/periodical&gt;&lt;pages&gt;313-320&lt;/pages&gt;&lt;volume&gt;27&lt;/volume&gt;&lt;number&gt;3&lt;/number&gt;&lt;dates&gt;&lt;year&gt;2012&lt;/year&gt;&lt;/dates&gt;&lt;accession-num&gt;rayyan-77193000&lt;/accession-num&gt;&lt;urls&gt;&lt;related-urls&gt;&lt;url&gt;http://ovidsp.ovid.com/ovidweb.cgi?T=JS&amp;amp;PAGE=reference&amp;amp;D=psyc9&amp;amp;NEWS=N&amp;amp;AN=2012-02485-011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3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Default="002D4E61" w:rsidP="00111805">
            <w:proofErr w:type="spellStart"/>
            <w:r>
              <w:t>z</w:t>
            </w:r>
            <w:r w:rsidRPr="00FD7EA8">
              <w:t>erebrovas</w:t>
            </w:r>
            <w:r>
              <w:t>k</w:t>
            </w:r>
            <w:r w:rsidRPr="00FD7EA8">
              <w:t>ul</w:t>
            </w:r>
            <w:r>
              <w:t>ä</w:t>
            </w:r>
            <w:r w:rsidRPr="00FD7EA8">
              <w:t>r</w:t>
            </w:r>
            <w:r>
              <w:t>e</w:t>
            </w:r>
            <w:proofErr w:type="spellEnd"/>
            <w:r>
              <w:t xml:space="preserve"> Erkrankung mit Komplikation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2,8 % </w:t>
            </w:r>
            <w:r>
              <w:fldChar w:fldCharType="begin"/>
            </w:r>
            <w:r>
              <w:instrText xml:space="preserve"> ADDIN EN.CITE &lt;EndNote&gt;&lt;Cite&gt;&lt;Author&gt;Zuliani&lt;/Author&gt;&lt;Year&gt;2012&lt;/Year&gt;&lt;RecNum&gt;13&lt;/RecNum&gt;&lt;DisplayText&gt;[13]&lt;/DisplayText&gt;&lt;record&gt;&lt;rec-number&gt;13&lt;/rec-number&gt;&lt;foreign-keys&gt;&lt;key app="EN" db-id="0wr0ase0d92w9ae5vzpx2az4xw2e2fdxterf" timestamp="1608299056"&gt;13&lt;/key&gt;&lt;/foreign-keys&gt;&lt;ref-type name="Journal Article"&gt;17&lt;/ref-type&gt;&lt;contributors&gt;&lt;authors&gt;&lt;author&gt;Zuliani, Giovanni&lt;/author&gt;&lt;author&gt;Galvani, Matteo&lt;/author&gt;&lt;author&gt;Sioulis, Fotini&lt;/author&gt;&lt;author&gt;Bonetti, Francesco&lt;/author&gt;&lt;author&gt;Pr,&lt;/author&gt;&lt;author&gt;ini, Stefano&lt;/author&gt;&lt;author&gt;Boari, Benedetta&lt;/author&gt;&lt;author&gt;Guerzoni, Franco&lt;/author&gt;&lt;author&gt;Gallerani, Massimo&lt;/author&gt;&lt;/authors&gt;&lt;/contributors&gt;&lt;titles&gt;&lt;title&gt;Discharge diagnosis and comorbidity profile in hospitalized older patients with dementia&lt;/title&gt;&lt;secondary-title&gt;Int J Geriatr Psychiatry&lt;/secondary-title&gt;&lt;/titles&gt;&lt;periodical&gt;&lt;full-title&gt;Int J Geriatr Psychiatry&lt;/full-title&gt;&lt;/periodical&gt;&lt;pages&gt;313-320&lt;/pages&gt;&lt;volume&gt;27&lt;/volume&gt;&lt;number&gt;3&lt;/number&gt;&lt;dates&gt;&lt;year&gt;2012&lt;/year&gt;&lt;/dates&gt;&lt;accession-num&gt;rayyan-77193000&lt;/accession-num&gt;&lt;urls&gt;&lt;related-urls&gt;&lt;url&gt;http://ovidsp.ovid.com/ovidweb.cgi?T=JS&amp;amp;PAGE=reference&amp;amp;D=psyc9&amp;amp;NEWS=N&amp;amp;AN=2012-02485-011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3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intrakranielle Blutung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2,0 % </w:t>
            </w:r>
            <w:r>
              <w:fldChar w:fldCharType="begin"/>
            </w:r>
            <w:r>
              <w:instrText xml:space="preserve"> ADDIN EN.CITE &lt;EndNote&gt;&lt;Cite&gt;&lt;Author&gt;Spears&lt;/Author&gt;&lt;Year&gt;2019&lt;/Year&gt;&lt;RecNum&gt;8&lt;/RecNum&gt;&lt;DisplayText&gt;[12]&lt;/DisplayText&gt;&lt;record&gt;&lt;rec-number&gt;8&lt;/rec-number&gt;&lt;foreign-keys&gt;&lt;key app="EN" db-id="0wr0ase0d92w9ae5vzpx2az4xw2e2fdxterf" timestamp="1608298913"&gt;8&lt;/key&gt;&lt;/foreign-keys&gt;&lt;ref-type name="Journal Article"&gt;17&lt;/ref-type&gt;&lt;contributors&gt;&lt;authors&gt;&lt;author&gt;Spears, C. Chauncey&lt;/author&gt;&lt;author&gt;Besharat, Amir&lt;/author&gt;&lt;author&gt;Monari, Erin Hastings&lt;/author&gt;&lt;author&gt;Martinez-Ramirez, Daniel&lt;/author&gt;&lt;author&gt;Almeida, Leonardo&lt;/author&gt;&lt;author&gt;Armstrong, Melissa J.&lt;/author&gt;&lt;/authors&gt;&lt;/contributors&gt;&lt;auth-address&gt;Armstrong, Melissa J.: Department of Neurology, University of Florida College of Medicine, McKnight Brain Institute, P.O. Box 100236, Gainesville, FL, US, 32610, melissa.armstrong@neurology.ufl.edu Armstrong, Melissa J.: melissa.armstrong@neurology.ufl.edu&lt;/auth-address&gt;&lt;titles&gt;&lt;title&gt;Causes and outcomes of hospitalization in Lewy body dementia: A retrospective cohort study&lt;/title&gt;&lt;secondary-title&gt;Parkinsonism &amp;amp; Related Disorders&lt;/secondary-title&gt;&lt;/titles&gt;&lt;periodical&gt;&lt;full-title&gt;Parkinsonism &amp;amp; Related Disorders&lt;/full-title&gt;&lt;/periodical&gt;&lt;pages&gt;106-111&lt;/pages&gt;&lt;volume&gt;64&lt;/volume&gt;&lt;keywords&gt;&lt;keyword&gt;*Dementia&lt;/keyword&gt;&lt;keyword&gt;*Drug Therapy&lt;/keyword&gt;&lt;keyword&gt;*Hospitalization&lt;/keyword&gt;&lt;keyword&gt;*Retrospective Studies&lt;/keyword&gt;&lt;keyword&gt;*Treatment Outcomes&lt;/keyword&gt;&lt;keyword&gt;Delirium&lt;/keyword&gt;&lt;keyword&gt;Dementia with Lewy Bodies&lt;/keyword&gt;&lt;keyword&gt;Hospitalized Patients&lt;/keyword&gt;&lt;keyword&gt;Neurology&lt;/keyword&gt;&lt;keyword&gt;Treatment Duration&lt;/keyword&gt;&lt;keyword&gt;Cohort Studies&lt;/keyword&gt;&lt;keyword&gt;Dementia&lt;/keyword&gt;&lt;/keywords&gt;&lt;dates&gt;&lt;year&gt;2019&lt;/year&gt;&lt;pub-dates&gt;&lt;date&gt;2019&lt;/date&gt;&lt;/pub-dates&gt;&lt;/dates&gt;&lt;isbn&gt;1353-8020&lt;/isbn&gt;&lt;accession-num&gt;rayyan-77192359&lt;/accession-num&gt;&lt;urls&gt;&lt;related-urls&gt;&lt;url&gt;http://ovidsp.ovid.com/ovidweb.cgi?T=JS&amp;amp;PAGE=reference&amp;amp;D=psyc16&amp;amp;NEWS=N&amp;amp;AN=2019-55045-007&lt;/url&gt;&lt;/related-urls&gt;&lt;/urls&gt;&lt;custom1&gt;RAYYAN-INCLUSION: {&amp;quot;Ellen&amp;quot;=&amp;gt;&amp;quot;Included&amp;quot;} | RAYYAN-LABELS: fall,infection&lt;/custom1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Schlaganfall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1,0 % </w:t>
            </w:r>
            <w:r>
              <w:fldChar w:fldCharType="begin"/>
            </w:r>
            <w:r>
              <w:instrText xml:space="preserve"> ADDIN EN.CITE &lt;EndNote&gt;&lt;Cite&gt;&lt;Author&gt;Spears&lt;/Author&gt;&lt;Year&gt;2019&lt;/Year&gt;&lt;RecNum&gt;8&lt;/RecNum&gt;&lt;DisplayText&gt;[12]&lt;/DisplayText&gt;&lt;record&gt;&lt;rec-number&gt;8&lt;/rec-number&gt;&lt;foreign-keys&gt;&lt;key app="EN" db-id="0wr0ase0d92w9ae5vzpx2az4xw2e2fdxterf" timestamp="1608298913"&gt;8&lt;/key&gt;&lt;/foreign-keys&gt;&lt;ref-type name="Journal Article"&gt;17&lt;/ref-type&gt;&lt;contributors&gt;&lt;authors&gt;&lt;author&gt;Spears, C. Chauncey&lt;/author&gt;&lt;author&gt;Besharat, Amir&lt;/author&gt;&lt;author&gt;Monari, Erin Hastings&lt;/author&gt;&lt;author&gt;Martinez-Ramirez, Daniel&lt;/author&gt;&lt;author&gt;Almeida, Leonardo&lt;/author&gt;&lt;author&gt;Armstrong, Melissa J.&lt;/author&gt;&lt;/authors&gt;&lt;/contributors&gt;&lt;auth-address&gt;Armstrong, Melissa J.: Department of Neurology, University of Florida College of Medicine, McKnight Brain Institute, P.O. Box 100236, Gainesville, FL, US, 32610, melissa.armstrong@neurology.ufl.edu Armstrong, Melissa J.: melissa.armstrong@neurology.ufl.edu&lt;/auth-address&gt;&lt;titles&gt;&lt;title&gt;Causes and outcomes of hospitalization in Lewy body dementia: A retrospective cohort study&lt;/title&gt;&lt;secondary-title&gt;Parkinsonism &amp;amp; Related Disorders&lt;/secondary-title&gt;&lt;/titles&gt;&lt;periodical&gt;&lt;full-title&gt;Parkinsonism &amp;amp; Related Disorders&lt;/full-title&gt;&lt;/periodical&gt;&lt;pages&gt;106-111&lt;/pages&gt;&lt;volume&gt;64&lt;/volume&gt;&lt;keywords&gt;&lt;keyword&gt;*Dementia&lt;/keyword&gt;&lt;keyword&gt;*Drug Therapy&lt;/keyword&gt;&lt;keyword&gt;*Hospitalization&lt;/keyword&gt;&lt;keyword&gt;*Retrospective Studies&lt;/keyword&gt;&lt;keyword&gt;*Treatment Outcomes&lt;/keyword&gt;&lt;keyword&gt;Delirium&lt;/keyword&gt;&lt;keyword&gt;Dementia with Lewy Bodies&lt;/keyword&gt;&lt;keyword&gt;Hospitalized Patients&lt;/keyword&gt;&lt;keyword&gt;Neurology&lt;/keyword&gt;&lt;keyword&gt;Treatment Duration&lt;/keyword&gt;&lt;keyword&gt;Cohort Studies&lt;/keyword&gt;&lt;keyword&gt;Dementia&lt;/keyword&gt;&lt;/keywords&gt;&lt;dates&gt;&lt;year&gt;2019&lt;/year&gt;&lt;pub-dates&gt;&lt;date&gt;2019&lt;/date&gt;&lt;/pub-dates&gt;&lt;/dates&gt;&lt;isbn&gt;1353-8020&lt;/isbn&gt;&lt;accession-num&gt;rayyan-77192359&lt;/accession-num&gt;&lt;urls&gt;&lt;related-urls&gt;&lt;url&gt;http://ovidsp.ovid.com/ovidweb.cgi?T=JS&amp;amp;PAGE=reference&amp;amp;D=psyc16&amp;amp;NEWS=N&amp;amp;AN=2019-55045-007&lt;/url&gt;&lt;/related-urls&gt;&lt;/urls&gt;&lt;custom1&gt;RAYYAN-INCLUSION: {&amp;quot;Ellen&amp;quot;=&amp;gt;&amp;quot;Included&amp;quot;} | RAYYAN-LABELS: fall,infection&lt;/custom1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</w:tr>
      <w:tr w:rsidR="00111805" w:rsidTr="005C1FA4">
        <w:tc>
          <w:tcPr>
            <w:tcW w:w="1616" w:type="pct"/>
          </w:tcPr>
          <w:p w:rsidR="00111805" w:rsidRDefault="00111805" w:rsidP="00111805">
            <w:r>
              <w:t xml:space="preserve">Gastrointestinale </w:t>
            </w:r>
            <w:r w:rsidRPr="009922A6">
              <w:t>Krankheiten</w:t>
            </w:r>
          </w:p>
        </w:tc>
        <w:tc>
          <w:tcPr>
            <w:tcW w:w="2762" w:type="pct"/>
          </w:tcPr>
          <w:p w:rsidR="00111805" w:rsidRDefault="00111805" w:rsidP="00111805">
            <w:r>
              <w:t>g</w:t>
            </w:r>
            <w:r w:rsidRPr="00CC4DCF">
              <w:t>astrointestinale Erkrankung</w:t>
            </w:r>
          </w:p>
        </w:tc>
        <w:tc>
          <w:tcPr>
            <w:tcW w:w="622" w:type="pct"/>
          </w:tcPr>
          <w:p w:rsidR="00111805" w:rsidRDefault="00111805" w:rsidP="00111805">
            <w:r>
              <w:t xml:space="preserve">7,0 % </w:t>
            </w:r>
            <w:r>
              <w:fldChar w:fldCharType="begin"/>
            </w:r>
            <w:r w:rsidR="00367ECE">
              <w:instrText xml:space="preserve"> ADDIN EN.CITE &lt;EndNote&gt;&lt;Cite&gt;&lt;Author&gt;Spears&lt;/Author&gt;&lt;Year&gt;2019&lt;/Year&gt;&lt;RecNum&gt;8&lt;/RecNum&gt;&lt;DisplayText&gt;[12]&lt;/DisplayText&gt;&lt;record&gt;&lt;rec-number&gt;8&lt;/rec-number&gt;&lt;foreign-keys&gt;&lt;key app="EN" db-id="0wr0ase0d92w9ae5vzpx2az4xw2e2fdxterf" timestamp="1608298913"&gt;8&lt;/key&gt;&lt;/foreign-keys&gt;&lt;ref-type name="Journal Article"&gt;17&lt;/ref-type&gt;&lt;contributors&gt;&lt;authors&gt;&lt;author&gt;Spears, C. Chauncey&lt;/author&gt;&lt;author&gt;Besharat, Amir&lt;/author&gt;&lt;author&gt;Monari, Erin Hastings&lt;/author&gt;&lt;author&gt;Martinez-Ramirez, Daniel&lt;/author&gt;&lt;author&gt;Almeida, Leonardo&lt;/author&gt;&lt;author&gt;Armstrong, Melissa J.&lt;/author&gt;&lt;/authors&gt;&lt;/contributors&gt;&lt;auth-address&gt;Armstrong, Melissa J.: Department of Neurology, University of Florida College of Medicine, McKnight Brain Institute, P.O. Box 100236, Gainesville, FL, US, 32610, melissa.armstrong@neurology.ufl.edu Armstrong, Melissa J.: melissa.armstrong@neurology.ufl.edu&lt;/auth-address&gt;&lt;titles&gt;&lt;title&gt;Causes and outcomes of hospitalization in Lewy body dementia: A retrospective cohort study&lt;/title&gt;&lt;secondary-title&gt;Parkinsonism &amp;amp; Related Disorders&lt;/secondary-title&gt;&lt;/titles&gt;&lt;periodical&gt;&lt;full-title&gt;Parkinsonism &amp;amp; Related Disorders&lt;/full-title&gt;&lt;/periodical&gt;&lt;pages&gt;106-111&lt;/pages&gt;&lt;volume&gt;64&lt;/volume&gt;&lt;keywords&gt;&lt;keyword&gt;*Dementia&lt;/keyword&gt;&lt;keyword&gt;*Drug Therapy&lt;/keyword&gt;&lt;keyword&gt;*Hospitalization&lt;/keyword&gt;&lt;keyword&gt;*Retrospective Studies&lt;/keyword&gt;&lt;keyword&gt;*Treatment Outcomes&lt;/keyword&gt;&lt;keyword&gt;Delirium&lt;/keyword&gt;&lt;keyword&gt;Dementia with Lewy Bodies&lt;/keyword&gt;&lt;keyword&gt;Hospitalized Patients&lt;/keyword&gt;&lt;keyword&gt;Neurology&lt;/keyword&gt;&lt;keyword&gt;Treatment Duration&lt;/keyword&gt;&lt;keyword&gt;Cohort Studies&lt;/keyword&gt;&lt;keyword&gt;Dementia&lt;/keyword&gt;&lt;/keywords&gt;&lt;dates&gt;&lt;year&gt;2019&lt;/year&gt;&lt;pub-dates&gt;&lt;date&gt;2019&lt;/date&gt;&lt;/pub-dates&gt;&lt;/dates&gt;&lt;isbn&gt;1353-8020&lt;/isbn&gt;&lt;accession-num&gt;rayyan-77192359&lt;/accession-num&gt;&lt;urls&gt;&lt;related-urls&gt;&lt;url&gt;http://ovidsp.ovid.com/ovidweb.cgi?T=JS&amp;amp;PAGE=reference&amp;amp;D=psyc16&amp;amp;NEWS=N&amp;amp;AN=2019-55045-007&lt;/url&gt;&lt;/related-urls&gt;&lt;/urls&gt;&lt;custom1&gt;RAYYAN-INCLUSION: {&amp;quot;Ellen&amp;quot;=&amp;gt;&amp;quot;Included&amp;quot;} | RAYYAN-LABELS: fall,infection&lt;/custom1&gt;&lt;/record&gt;&lt;/Cite&gt;&lt;/EndNote&gt;</w:instrText>
            </w:r>
            <w:r>
              <w:fldChar w:fldCharType="separate"/>
            </w:r>
            <w:r w:rsidR="00367ECE">
              <w:rPr>
                <w:noProof/>
              </w:rPr>
              <w:t>[12]</w:t>
            </w:r>
            <w:r>
              <w:fldChar w:fldCharType="end"/>
            </w:r>
          </w:p>
          <w:p w:rsidR="00111805" w:rsidRDefault="00111805" w:rsidP="00367ECE">
            <w:r>
              <w:t xml:space="preserve">5,2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 w:rsidR="00367ECE">
              <w:instrText xml:space="preserve"> ADDIN EN.CITE </w:instrText>
            </w:r>
            <w:r w:rsidR="00367ECE"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 w:rsidR="00367ECE">
              <w:instrText xml:space="preserve"> ADDIN EN.CITE.DATA </w:instrText>
            </w:r>
            <w:r w:rsidR="00367ECE">
              <w:fldChar w:fldCharType="end"/>
            </w:r>
            <w:r>
              <w:fldChar w:fldCharType="separate"/>
            </w:r>
            <w:r w:rsidR="00367ECE">
              <w:rPr>
                <w:noProof/>
              </w:rPr>
              <w:t>[5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 w:val="restart"/>
          </w:tcPr>
          <w:p w:rsidR="002D4E61" w:rsidRDefault="002D4E61" w:rsidP="00111805">
            <w:r>
              <w:t xml:space="preserve">Stürze, </w:t>
            </w:r>
            <w:r w:rsidRPr="009922A6">
              <w:t>Verletzungen, Vergiftungen, Frakturen</w:t>
            </w:r>
          </w:p>
        </w:tc>
        <w:tc>
          <w:tcPr>
            <w:tcW w:w="2762" w:type="pct"/>
          </w:tcPr>
          <w:p w:rsidR="002D4E61" w:rsidRDefault="002D4E61" w:rsidP="00111805">
            <w:r>
              <w:t>Fraktur</w:t>
            </w:r>
          </w:p>
        </w:tc>
        <w:tc>
          <w:tcPr>
            <w:tcW w:w="622" w:type="pct"/>
          </w:tcPr>
          <w:p w:rsidR="002D4E61" w:rsidRDefault="002D4E61" w:rsidP="00111805">
            <w:r>
              <w:t xml:space="preserve">6,0 % </w:t>
            </w:r>
            <w:r>
              <w:fldChar w:fldCharType="begin">
                <w:fldData xml:space="preserve">PEVuZE5vdGU+PENpdGU+PEF1dGhvcj5NYXRzdW9rYTwvQXV0aG9yPjxZZWFyPjIwMTk8L1llYXI+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XRzdW9rYTwvQXV0aG9yPjxZZWFyPjIwMTk8L1llYXI+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9]</w:t>
            </w:r>
            <w:r>
              <w:fldChar w:fldCharType="end"/>
            </w:r>
          </w:p>
          <w:p w:rsidR="002D4E61" w:rsidRDefault="002D4E61" w:rsidP="00367ECE">
            <w:r>
              <w:t xml:space="preserve">5,0 % </w:t>
            </w:r>
            <w:r>
              <w:fldChar w:fldCharType="begin"/>
            </w:r>
            <w:r>
              <w:instrText xml:space="preserve"> ADDIN EN.CITE &lt;EndNote&gt;&lt;Cite&gt;&lt;Author&gt;Givens&lt;/Author&gt;&lt;Year&gt;2012&lt;/Year&gt;&lt;RecNum&gt;6&lt;/RecNum&gt;&lt;DisplayText&gt;[6]&lt;/DisplayText&gt;&lt;record&gt;&lt;rec-number&gt;6&lt;/rec-number&gt;&lt;foreign-keys&gt;&lt;key app="EN" db-id="0wr0ase0d92w9ae5vzpx2az4xw2e2fdxterf" timestamp="1608298823"&gt;6&lt;/key&gt;&lt;/foreign-keys&gt;&lt;ref-type name="Journal Article"&gt;17&lt;/ref-type&gt;&lt;contributors&gt;&lt;authors&gt;&lt;author&gt;Givens, Jane L.&lt;/author&gt;&lt;author&gt;Selby, Kevin&lt;/author&gt;&lt;author&gt;Goldfeld, Keith S.&lt;/author&gt;&lt;author&gt;Mitchell, Susan L.&lt;/author&gt;&lt;/authors&gt;&lt;secondary-authors&gt;&lt;author&gt;Boockvar, Bynum Coleman Fick Fillenbaum Finucane Gaugler Goldfeld Huber Kruse Lamberg Loeb Mitchell Mitchell Mitchell Moore Morrison Reisberg Teno Teno Volicer White&lt;/author&gt;&lt;/secondary-authors&gt;&lt;/contributors&gt;&lt;auth-address&gt;Givens, Jane L.: Hebrew SeniorLife Institute for Aging Research, 1200 Centre Street, Boston, MA, US, 02131, JaneGivens@hsl.harvard.edu&amp;#xD;Givens, Jane L.: JaneGivens@hsl.harvard.edu&lt;/auth-address&gt;&lt;titles&gt;&lt;title&gt;Hospital transfers of nursing home residents with advanced dementia&lt;/title&gt;&lt;secondary-title&gt;Journal of the American Geriatrics Society&lt;/secondary-title&gt;&lt;/titles&gt;&lt;periodical&gt;&lt;full-title&gt;Journal of the American Geriatrics Society&lt;/full-title&gt;&lt;/periodical&gt;&lt;pages&gt;905-909&lt;/pages&gt;&lt;volume&gt;60&lt;/volume&gt;&lt;number&gt;5&lt;/number&gt;&lt;keywords&gt;&lt;keyword&gt;*Dementia&lt;/keyword&gt;&lt;keyword&gt;*Health Behavior&lt;/keyword&gt;&lt;keyword&gt;*Hospitals&lt;/keyword&gt;&lt;keyword&gt;*Nursing Homes&lt;/keyword&gt;&lt;keyword&gt;Diagnosis&lt;/keyword&gt;&lt;/keywords&gt;&lt;dates&gt;&lt;year&gt;2012&lt;/year&gt;&lt;/dates&gt;&lt;pub-location&gt;United Kingdom&lt;/pub-location&gt;&lt;publisher&gt;Wiley-Blackwell Publishing Ltd.&amp;#xD;United Kingdom&lt;/publisher&gt;&lt;isbn&gt;0002-8614&lt;/isbn&gt;&lt;work-type&gt;Neurological Disorders &amp;amp; Brain Damage 3297&lt;/work-type&gt;&lt;urls&gt;&lt;related-urls&gt;&lt;url&gt;http://ovidsp.ovid.com/ovidweb.cgi?T=JS&amp;amp;PAGE=reference&amp;amp;D=psyc9&amp;amp;NEWS=N&amp;amp;AN=2012-13148-012&lt;/url&gt;&lt;/related-urls&gt;&lt;/urls&gt;&lt;electronic-resource-num&gt;http://dx.doi.org/10.1111/j.1532-5415.2012.03919.x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6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Pr="009922A6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Oberschenkelhalsfraktur</w:t>
            </w:r>
          </w:p>
        </w:tc>
        <w:tc>
          <w:tcPr>
            <w:tcW w:w="622" w:type="pct"/>
          </w:tcPr>
          <w:p w:rsidR="002D4E61" w:rsidRDefault="002D4E61" w:rsidP="00111805">
            <w:r>
              <w:t xml:space="preserve">6,0 % </w:t>
            </w:r>
            <w:r>
              <w:fldChar w:fldCharType="begin"/>
            </w:r>
            <w:r>
              <w:instrText xml:space="preserve"> ADDIN EN.CITE &lt;EndNote&gt;&lt;Cite&gt;&lt;Author&gt;Gungabissoon&lt;/Author&gt;&lt;Year&gt;2020&lt;/Year&gt;&lt;RecNum&gt;9&lt;/RecNum&gt;&lt;DisplayText&gt;[7]&lt;/DisplayText&gt;&lt;record&gt;&lt;rec-number&gt;9&lt;/rec-number&gt;&lt;foreign-keys&gt;&lt;key app="EN" db-id="0wr0ase0d92w9ae5vzpx2az4xw2e2fdxterf" timestamp="1608298943"&gt;9&lt;/key&gt;&lt;/foreign-keys&gt;&lt;ref-type name="Journal Article"&gt;17&lt;/ref-type&gt;&lt;contributors&gt;&lt;authors&gt;&lt;author&gt;Gungabissoon, U.&lt;/author&gt;&lt;author&gt;Perera, G.&lt;/author&gt;&lt;author&gt;Galwey, N. W.&lt;/author&gt;&lt;author&gt;Stewart, R.&lt;/author&gt;&lt;/authors&gt;&lt;/contributors&gt;&lt;auth-address&gt;Epidemiology (Value Evidence and Outcomes), GSK, Brentford, London, UK usha.2.gungabissoon@gsk.com.&amp;#xD;Department of Psychological Medicine, Institute of Psychiatry, Psychology &amp;amp; Neuroscience, King&amp;apos;s College London, London, UK.&amp;#xD;Target Sciences, GSK, Stevenage, Herts, UK.&amp;#xD;NIHR Maudsley Biomedical Research Centre, South London and Maudsley NHS Foundation Trust, London, UK.&lt;/auth-address&gt;&lt;titles&gt;&lt;title&gt;The association between dementia severity and hospitalisation profile in a newly assessed clinical cohort: the South London and Maudsley case register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35779&lt;/pages&gt;&lt;volume&gt;10&lt;/volume&gt;&lt;number&gt;4&lt;/number&gt;&lt;edition&gt;2020/04/15&lt;/edition&gt;&lt;keywords&gt;&lt;keyword&gt;dementia&lt;/keyword&gt;&lt;keyword&gt;epidemiology&lt;/keyword&gt;&lt;keyword&gt;health economics&lt;/keyword&gt;&lt;keyword&gt;salary from GSK. RS has received research funding in the last 5 years from Roche,&lt;/keyword&gt;&lt;keyword&gt;Janssen, Takeda and GSK.&lt;/keyword&gt;&lt;/keywords&gt;&lt;dates&gt;&lt;year&gt;2020&lt;/year&gt;&lt;pub-dates&gt;&lt;date&gt;Apr 12&lt;/date&gt;&lt;/pub-dates&gt;&lt;/dates&gt;&lt;isbn&gt;2044-6055&lt;/isbn&gt;&lt;accession-num&gt;32284392&lt;/accession-num&gt;&lt;urls&gt;&lt;/urls&gt;&lt;custom2&gt;PMC7200045&lt;/custom2&gt;&lt;electronic-resource-num&gt;10.1136/bmjopen-2019-03577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]</w:t>
            </w:r>
            <w:r>
              <w:fldChar w:fldCharType="end"/>
            </w:r>
          </w:p>
          <w:p w:rsidR="002D4E61" w:rsidRDefault="002D4E61" w:rsidP="00367ECE">
            <w:r>
              <w:t xml:space="preserve">3,2 % </w: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Pr="009922A6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Trauma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3,5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Pr="009922A6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Offene Wunde am Kopf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3,0 % </w:t>
            </w:r>
            <w:r>
              <w:fldChar w:fldCharType="begin"/>
            </w:r>
            <w:r>
              <w:instrText xml:space="preserve"> ADDIN EN.CITE &lt;EndNote&gt;&lt;Cite&gt;&lt;Author&gt;Gungabissoon&lt;/Author&gt;&lt;Year&gt;2020&lt;/Year&gt;&lt;RecNum&gt;9&lt;/RecNum&gt;&lt;DisplayText&gt;[7]&lt;/DisplayText&gt;&lt;record&gt;&lt;rec-number&gt;9&lt;/rec-number&gt;&lt;foreign-keys&gt;&lt;key app="EN" db-id="0wr0ase0d92w9ae5vzpx2az4xw2e2fdxterf" timestamp="1608298943"&gt;9&lt;/key&gt;&lt;/foreign-keys&gt;&lt;ref-type name="Journal Article"&gt;17&lt;/ref-type&gt;&lt;contributors&gt;&lt;authors&gt;&lt;author&gt;Gungabissoon, U.&lt;/author&gt;&lt;author&gt;Perera, G.&lt;/author&gt;&lt;author&gt;Galwey, N. W.&lt;/author&gt;&lt;author&gt;Stewart, R.&lt;/author&gt;&lt;/authors&gt;&lt;/contributors&gt;&lt;auth-address&gt;Epidemiology (Value Evidence and Outcomes), GSK, Brentford, London, UK usha.2.gungabissoon@gsk.com.&amp;#xD;Department of Psychological Medicine, Institute of Psychiatry, Psychology &amp;amp; Neuroscience, King&amp;apos;s College London, London, UK.&amp;#xD;Target Sciences, GSK, Stevenage, Herts, UK.&amp;#xD;NIHR Maudsley Biomedical Research Centre, South London and Maudsley NHS Foundation Trust, London, UK.&lt;/auth-address&gt;&lt;titles&gt;&lt;title&gt;The association between dementia severity and hospitalisation profile in a newly assessed clinical cohort: the South London and Maudsley case register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35779&lt;/pages&gt;&lt;volume&gt;10&lt;/volume&gt;&lt;number&gt;4&lt;/number&gt;&lt;edition&gt;2020/04/15&lt;/edition&gt;&lt;keywords&gt;&lt;keyword&gt;dementia&lt;/keyword&gt;&lt;keyword&gt;epidemiology&lt;/keyword&gt;&lt;keyword&gt;health economics&lt;/keyword&gt;&lt;keyword&gt;salary from GSK. RS has received research funding in the last 5 years from Roche,&lt;/keyword&gt;&lt;keyword&gt;Janssen, Takeda and GSK.&lt;/keyword&gt;&lt;/keywords&gt;&lt;dates&gt;&lt;year&gt;2020&lt;/year&gt;&lt;pub-dates&gt;&lt;date&gt;Apr 12&lt;/date&gt;&lt;/pub-dates&gt;&lt;/dates&gt;&lt;isbn&gt;2044-6055&lt;/isbn&gt;&lt;accession-num&gt;32284392&lt;/accession-num&gt;&lt;urls&gt;&lt;/urls&gt;&lt;custom2&gt;PMC7200045&lt;/custom2&gt;&lt;electronic-resource-num&gt;10.1136/bmjopen-2019-03577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Pr="009922A6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Oberflächliche Verletzung des Kopfes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2,8 % </w:t>
            </w:r>
            <w:r>
              <w:fldChar w:fldCharType="begin"/>
            </w:r>
            <w:r>
              <w:instrText xml:space="preserve"> ADDIN EN.CITE &lt;EndNote&gt;&lt;Cite&gt;&lt;Author&gt;Gungabissoon&lt;/Author&gt;&lt;Year&gt;2020&lt;/Year&gt;&lt;RecNum&gt;9&lt;/RecNum&gt;&lt;DisplayText&gt;[7]&lt;/DisplayText&gt;&lt;record&gt;&lt;rec-number&gt;9&lt;/rec-number&gt;&lt;foreign-keys&gt;&lt;key app="EN" db-id="0wr0ase0d92w9ae5vzpx2az4xw2e2fdxterf" timestamp="1608298943"&gt;9&lt;/key&gt;&lt;/foreign-keys&gt;&lt;ref-type name="Journal Article"&gt;17&lt;/ref-type&gt;&lt;contributors&gt;&lt;authors&gt;&lt;author&gt;Gungabissoon, U.&lt;/author&gt;&lt;author&gt;Perera, G.&lt;/author&gt;&lt;author&gt;Galwey, N. W.&lt;/author&gt;&lt;author&gt;Stewart, R.&lt;/author&gt;&lt;/authors&gt;&lt;/contributors&gt;&lt;auth-address&gt;Epidemiology (Value Evidence and Outcomes), GSK, Brentford, London, UK usha.2.gungabissoon@gsk.com.&amp;#xD;Department of Psychological Medicine, Institute of Psychiatry, Psychology &amp;amp; Neuroscience, King&amp;apos;s College London, London, UK.&amp;#xD;Target Sciences, GSK, Stevenage, Herts, UK.&amp;#xD;NIHR Maudsley Biomedical Research Centre, South London and Maudsley NHS Foundation Trust, London, UK.&lt;/auth-address&gt;&lt;titles&gt;&lt;title&gt;The association between dementia severity and hospitalisation profile in a newly assessed clinical cohort: the South London and Maudsley case register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35779&lt;/pages&gt;&lt;volume&gt;10&lt;/volume&gt;&lt;number&gt;4&lt;/number&gt;&lt;edition&gt;2020/04/15&lt;/edition&gt;&lt;keywords&gt;&lt;keyword&gt;dementia&lt;/keyword&gt;&lt;keyword&gt;epidemiology&lt;/keyword&gt;&lt;keyword&gt;health economics&lt;/keyword&gt;&lt;keyword&gt;salary from GSK. RS has received research funding in the last 5 years from Roche,&lt;/keyword&gt;&lt;keyword&gt;Janssen, Takeda and GSK.&lt;/keyword&gt;&lt;/keywords&gt;&lt;dates&gt;&lt;year&gt;2020&lt;/year&gt;&lt;pub-dates&gt;&lt;date&gt;Apr 12&lt;/date&gt;&lt;/pub-dates&gt;&lt;/dates&gt;&lt;isbn&gt;2044-6055&lt;/isbn&gt;&lt;accession-num&gt;32284392&lt;/accession-num&gt;&lt;urls&gt;&lt;/urls&gt;&lt;custom2&gt;PMC7200045&lt;/custom2&gt;&lt;electronic-resource-num&gt;10.1136/bmjopen-2019-03577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 w:val="restart"/>
          </w:tcPr>
          <w:p w:rsidR="002D4E61" w:rsidRDefault="002D4E61" w:rsidP="00111805">
            <w:r>
              <w:t>Bewusstseinsstörungen und psychologische Symptome</w:t>
            </w:r>
          </w:p>
        </w:tc>
        <w:tc>
          <w:tcPr>
            <w:tcW w:w="2762" w:type="pct"/>
          </w:tcPr>
          <w:p w:rsidR="002D4E61" w:rsidRPr="00FD2308" w:rsidRDefault="002D4E61" w:rsidP="00111805">
            <w:r w:rsidRPr="00872CB0">
              <w:t>Delirium, Demenz und andere kognitive Störungen</w:t>
            </w:r>
            <w:r w:rsidRPr="00FD2308">
              <w:rPr>
                <w:rFonts w:ascii="Calibri" w:eastAsia="Times New Roman" w:hAnsi="Calibri" w:cs="Calibri"/>
                <w:color w:val="000000"/>
                <w:sz w:val="22"/>
                <w:lang w:eastAsia="de-DE"/>
              </w:rPr>
              <w:t xml:space="preserve"> </w:t>
            </w:r>
          </w:p>
        </w:tc>
        <w:tc>
          <w:tcPr>
            <w:tcW w:w="622" w:type="pct"/>
          </w:tcPr>
          <w:p w:rsidR="002D4E61" w:rsidRPr="00FD2308" w:rsidRDefault="002D4E61" w:rsidP="00367ECE">
            <w:r>
              <w:t xml:space="preserve">6,5 % </w: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Pr="00FD2308" w:rsidRDefault="002D4E61" w:rsidP="00111805">
            <w:r>
              <w:t>Senilität</w:t>
            </w:r>
          </w:p>
        </w:tc>
        <w:tc>
          <w:tcPr>
            <w:tcW w:w="622" w:type="pct"/>
          </w:tcPr>
          <w:p w:rsidR="002D4E61" w:rsidRPr="00FD2308" w:rsidRDefault="002D4E61" w:rsidP="00367ECE">
            <w:r>
              <w:t xml:space="preserve">6,0 % </w:t>
            </w:r>
            <w:r>
              <w:fldChar w:fldCharType="begin"/>
            </w:r>
            <w:r>
              <w:instrText xml:space="preserve"> ADDIN EN.CITE &lt;EndNote&gt;&lt;Cite&gt;&lt;Author&gt;Gungabissoon&lt;/Author&gt;&lt;Year&gt;2020&lt;/Year&gt;&lt;RecNum&gt;9&lt;/RecNum&gt;&lt;DisplayText&gt;[7]&lt;/DisplayText&gt;&lt;record&gt;&lt;rec-number&gt;9&lt;/rec-number&gt;&lt;foreign-keys&gt;&lt;key app="EN" db-id="0wr0ase0d92w9ae5vzpx2az4xw2e2fdxterf" timestamp="1608298943"&gt;9&lt;/key&gt;&lt;/foreign-keys&gt;&lt;ref-type name="Journal Article"&gt;17&lt;/ref-type&gt;&lt;contributors&gt;&lt;authors&gt;&lt;author&gt;Gungabissoon, U.&lt;/author&gt;&lt;author&gt;Perera, G.&lt;/author&gt;&lt;author&gt;Galwey, N. W.&lt;/author&gt;&lt;author&gt;Stewart, R.&lt;/author&gt;&lt;/authors&gt;&lt;/contributors&gt;&lt;auth-address&gt;Epidemiology (Value Evidence and Outcomes), GSK, Brentford, London, UK usha.2.gungabissoon@gsk.com.&amp;#xD;Department of Psychological Medicine, Institute of Psychiatry, Psychology &amp;amp; Neuroscience, King&amp;apos;s College London, London, UK.&amp;#xD;Target Sciences, GSK, Stevenage, Herts, UK.&amp;#xD;NIHR Maudsley Biomedical Research Centre, South London and Maudsley NHS Foundation Trust, London, UK.&lt;/auth-address&gt;&lt;titles&gt;&lt;title&gt;The association between dementia severity and hospitalisation profile in a newly assessed clinical cohort: the South London and Maudsley case register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35779&lt;/pages&gt;&lt;volume&gt;10&lt;/volume&gt;&lt;number&gt;4&lt;/number&gt;&lt;edition&gt;2020/04/15&lt;/edition&gt;&lt;keywords&gt;&lt;keyword&gt;dementia&lt;/keyword&gt;&lt;keyword&gt;epidemiology&lt;/keyword&gt;&lt;keyword&gt;health economics&lt;/keyword&gt;&lt;keyword&gt;salary from GSK. RS has received research funding in the last 5 years from Roche,&lt;/keyword&gt;&lt;keyword&gt;Janssen, Takeda and GSK.&lt;/keyword&gt;&lt;/keywords&gt;&lt;dates&gt;&lt;year&gt;2020&lt;/year&gt;&lt;pub-dates&gt;&lt;date&gt;Apr 12&lt;/date&gt;&lt;/pub-dates&gt;&lt;/dates&gt;&lt;isbn&gt;2044-6055&lt;/isbn&gt;&lt;accession-num&gt;32284392&lt;/accession-num&gt;&lt;urls&gt;&lt;/urls&gt;&lt;custom2&gt;PMC7200045&lt;/custom2&gt;&lt;electronic-resource-num&gt;10.1136/bmjopen-2019-03577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Pr="00FD2308" w:rsidRDefault="002D4E61" w:rsidP="00111805">
            <w:r>
              <w:t>Synkope und Kollaps</w:t>
            </w:r>
          </w:p>
        </w:tc>
        <w:tc>
          <w:tcPr>
            <w:tcW w:w="622" w:type="pct"/>
          </w:tcPr>
          <w:p w:rsidR="002D4E61" w:rsidRPr="00FD2308" w:rsidRDefault="002D4E61" w:rsidP="00367ECE">
            <w:r>
              <w:t xml:space="preserve">5,1 % </w:t>
            </w:r>
            <w:r>
              <w:fldChar w:fldCharType="begin"/>
            </w:r>
            <w:r>
              <w:instrText xml:space="preserve"> ADDIN EN.CITE &lt;EndNote&gt;&lt;Cite&gt;&lt;Author&gt;Gungabissoon&lt;/Author&gt;&lt;Year&gt;2020&lt;/Year&gt;&lt;RecNum&gt;9&lt;/RecNum&gt;&lt;DisplayText&gt;[7]&lt;/DisplayText&gt;&lt;record&gt;&lt;rec-number&gt;9&lt;/rec-number&gt;&lt;foreign-keys&gt;&lt;key app="EN" db-id="0wr0ase0d92w9ae5vzpx2az4xw2e2fdxterf" timestamp="1608298943"&gt;9&lt;/key&gt;&lt;/foreign-keys&gt;&lt;ref-type name="Journal Article"&gt;17&lt;/ref-type&gt;&lt;contributors&gt;&lt;authors&gt;&lt;author&gt;Gungabissoon, U.&lt;/author&gt;&lt;author&gt;Perera, G.&lt;/author&gt;&lt;author&gt;Galwey, N. W.&lt;/author&gt;&lt;author&gt;Stewart, R.&lt;/author&gt;&lt;/authors&gt;&lt;/contributors&gt;&lt;auth-address&gt;Epidemiology (Value Evidence and Outcomes), GSK, Brentford, London, UK usha.2.gungabissoon@gsk.com.&amp;#xD;Department of Psychological Medicine, Institute of Psychiatry, Psychology &amp;amp; Neuroscience, King&amp;apos;s College London, London, UK.&amp;#xD;Target Sciences, GSK, Stevenage, Herts, UK.&amp;#xD;NIHR Maudsley Biomedical Research Centre, South London and Maudsley NHS Foundation Trust, London, UK.&lt;/auth-address&gt;&lt;titles&gt;&lt;title&gt;The association between dementia severity and hospitalisation profile in a newly assessed clinical cohort: the South London and Maudsley case register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35779&lt;/pages&gt;&lt;volume&gt;10&lt;/volume&gt;&lt;number&gt;4&lt;/number&gt;&lt;edition&gt;2020/04/15&lt;/edition&gt;&lt;keywords&gt;&lt;keyword&gt;dementia&lt;/keyword&gt;&lt;keyword&gt;epidemiology&lt;/keyword&gt;&lt;keyword&gt;health economics&lt;/keyword&gt;&lt;keyword&gt;salary from GSK. RS has received research funding in the last 5 years from Roche,&lt;/keyword&gt;&lt;keyword&gt;Janssen, Takeda and GSK.&lt;/keyword&gt;&lt;/keywords&gt;&lt;dates&gt;&lt;year&gt;2020&lt;/year&gt;&lt;pub-dates&gt;&lt;date&gt;Apr 12&lt;/date&gt;&lt;/pub-dates&gt;&lt;/dates&gt;&lt;isbn&gt;2044-6055&lt;/isbn&gt;&lt;accession-num&gt;32284392&lt;/accession-num&gt;&lt;urls&gt;&lt;/urls&gt;&lt;custom2&gt;PMC7200045&lt;/custom2&gt;&lt;electronic-resource-num&gt;10.1136/bmjopen-2019-03577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Pr="00FD2308" w:rsidRDefault="002D4E61" w:rsidP="00111805">
            <w:r w:rsidRPr="00086F9A">
              <w:t>Delirium oder Veränderung des mentalen Status</w:t>
            </w:r>
          </w:p>
        </w:tc>
        <w:tc>
          <w:tcPr>
            <w:tcW w:w="622" w:type="pct"/>
          </w:tcPr>
          <w:p w:rsidR="002D4E61" w:rsidRPr="00FD2308" w:rsidRDefault="002D4E61" w:rsidP="00367ECE">
            <w:r>
              <w:t xml:space="preserve">5,0 % </w:t>
            </w:r>
            <w:r>
              <w:fldChar w:fldCharType="begin">
                <w:fldData xml:space="preserve">PEVuZE5vdGU+PENpdGU+PEF1dGhvcj5SdWRvbHBoPC9BdXRob3I+PFllYXI+MjAxMDwvWWVhcj48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xMDwvWWVhcj48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1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Pr="00FD2308" w:rsidRDefault="002D4E61" w:rsidP="00111805">
            <w:r>
              <w:t>Sonstige Symptome, die das Erkennungsvermögen und das Bewusstsein betreffen</w:t>
            </w:r>
          </w:p>
        </w:tc>
        <w:tc>
          <w:tcPr>
            <w:tcW w:w="622" w:type="pct"/>
          </w:tcPr>
          <w:p w:rsidR="002D4E61" w:rsidRPr="00FD2308" w:rsidRDefault="002D4E61" w:rsidP="00367ECE">
            <w:r>
              <w:t xml:space="preserve">3,7 % </w:t>
            </w:r>
            <w:r>
              <w:fldChar w:fldCharType="begin"/>
            </w:r>
            <w:r>
              <w:instrText xml:space="preserve"> ADDIN EN.CITE &lt;EndNote&gt;&lt;Cite&gt;&lt;Author&gt;Gungabissoon&lt;/Author&gt;&lt;Year&gt;2020&lt;/Year&gt;&lt;RecNum&gt;9&lt;/RecNum&gt;&lt;DisplayText&gt;[7]&lt;/DisplayText&gt;&lt;record&gt;&lt;rec-number&gt;9&lt;/rec-number&gt;&lt;foreign-keys&gt;&lt;key app="EN" db-id="0wr0ase0d92w9ae5vzpx2az4xw2e2fdxterf" timestamp="1608298943"&gt;9&lt;/key&gt;&lt;/foreign-keys&gt;&lt;ref-type name="Journal Article"&gt;17&lt;/ref-type&gt;&lt;contributors&gt;&lt;authors&gt;&lt;author&gt;Gungabissoon, U.&lt;/author&gt;&lt;author&gt;Perera, G.&lt;/author&gt;&lt;author&gt;Galwey, N. W.&lt;/author&gt;&lt;author&gt;Stewart, R.&lt;/author&gt;&lt;/authors&gt;&lt;/contributors&gt;&lt;auth-address&gt;Epidemiology (Value Evidence and Outcomes), GSK, Brentford, London, UK usha.2.gungabissoon@gsk.com.&amp;#xD;Department of Psychological Medicine, Institute of Psychiatry, Psychology &amp;amp; Neuroscience, King&amp;apos;s College London, London, UK.&amp;#xD;Target Sciences, GSK, Stevenage, Herts, UK.&amp;#xD;NIHR Maudsley Biomedical Research Centre, South London and Maudsley NHS Foundation Trust, London, UK.&lt;/auth-address&gt;&lt;titles&gt;&lt;title&gt;The association between dementia severity and hospitalisation profile in a newly assessed clinical cohort: the South London and Maudsley case register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35779&lt;/pages&gt;&lt;volume&gt;10&lt;/volume&gt;&lt;number&gt;4&lt;/number&gt;&lt;edition&gt;2020/04/15&lt;/edition&gt;&lt;keywords&gt;&lt;keyword&gt;dementia&lt;/keyword&gt;&lt;keyword&gt;epidemiology&lt;/keyword&gt;&lt;keyword&gt;health economics&lt;/keyword&gt;&lt;keyword&gt;salary from GSK. RS has received research funding in the last 5 years from Roche,&lt;/keyword&gt;&lt;keyword&gt;Janssen, Takeda and GSK.&lt;/keyword&gt;&lt;/keywords&gt;&lt;dates&gt;&lt;year&gt;2020&lt;/year&gt;&lt;pub-dates&gt;&lt;date&gt;Apr 12&lt;/date&gt;&lt;/pub-dates&gt;&lt;/dates&gt;&lt;isbn&gt;2044-6055&lt;/isbn&gt;&lt;accession-num&gt;32284392&lt;/accession-num&gt;&lt;urls&gt;&lt;/urls&gt;&lt;custom2&gt;PMC7200045&lt;/custom2&gt;&lt;electronic-resource-num&gt;10.1136/bmjopen-2019-03577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Psychiatrische Erkrankung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3,6  % </w:t>
            </w:r>
            <w:r>
              <w:fldChar w:fldCharType="begin">
                <w:fldData xml:space="preserve">PEVuZE5vdGU+PENpdGU+PEF1dGhvcj5BbGxlcnM8L0F1dGhvcj48WWVhcj4yMDE4PC9ZZWFyPjxS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GxlcnM8L0F1dGhvcj48WWVhcj4yMDE4PC9ZZWFyPjxS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</w:tr>
      <w:tr w:rsidR="002D4E61" w:rsidRPr="00FD2308" w:rsidTr="005C1FA4">
        <w:trPr>
          <w:trHeight w:val="78"/>
        </w:trPr>
        <w:tc>
          <w:tcPr>
            <w:tcW w:w="1616" w:type="pct"/>
            <w:vMerge/>
          </w:tcPr>
          <w:p w:rsidR="002D4E61" w:rsidRPr="00FD2308" w:rsidRDefault="002D4E61" w:rsidP="00111805"/>
        </w:tc>
        <w:tc>
          <w:tcPr>
            <w:tcW w:w="2762" w:type="pct"/>
          </w:tcPr>
          <w:p w:rsidR="002D4E61" w:rsidRPr="00FD2308" w:rsidRDefault="002D4E61" w:rsidP="00111805">
            <w:r>
              <w:t>Demenz</w:t>
            </w:r>
          </w:p>
        </w:tc>
        <w:tc>
          <w:tcPr>
            <w:tcW w:w="622" w:type="pct"/>
          </w:tcPr>
          <w:p w:rsidR="002D4E61" w:rsidRPr="00FD2308" w:rsidRDefault="002D4E61" w:rsidP="00367ECE">
            <w:r>
              <w:t xml:space="preserve">4,5 % </w:t>
            </w:r>
            <w:r>
              <w:fldChar w:fldCharType="begin">
                <w:fldData xml:space="preserve">PEVuZE5vdGU+PENpdGU+PEF1dGhvcj5QYXRpcmE8L0F1dGhvcj48WWVhcj4yMDE4PC9ZZWFyPjxS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XRpcmE8L0F1dGhvcj48WWVhcj4yMDE4PC9ZZWFyPjxS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0]</w:t>
            </w:r>
            <w:r>
              <w:fldChar w:fldCharType="end"/>
            </w:r>
          </w:p>
        </w:tc>
      </w:tr>
      <w:tr w:rsidR="002D4E61" w:rsidRPr="00FD2308" w:rsidTr="005C1FA4">
        <w:tc>
          <w:tcPr>
            <w:tcW w:w="1616" w:type="pct"/>
            <w:vMerge/>
          </w:tcPr>
          <w:p w:rsidR="002D4E61" w:rsidRPr="00FD2308" w:rsidRDefault="002D4E61" w:rsidP="00111805"/>
        </w:tc>
        <w:tc>
          <w:tcPr>
            <w:tcW w:w="2762" w:type="pct"/>
          </w:tcPr>
          <w:p w:rsidR="002D4E61" w:rsidRPr="008476D8" w:rsidRDefault="002D4E61" w:rsidP="00111805">
            <w:r w:rsidRPr="008476D8">
              <w:t>Nicht näher bezeichnete Demenz</w:t>
            </w:r>
          </w:p>
        </w:tc>
        <w:tc>
          <w:tcPr>
            <w:tcW w:w="622" w:type="pct"/>
          </w:tcPr>
          <w:p w:rsidR="002D4E61" w:rsidRPr="008476D8" w:rsidRDefault="002D4E61" w:rsidP="00367ECE">
            <w:r w:rsidRPr="008476D8">
              <w:t xml:space="preserve">3,0 % </w:t>
            </w:r>
            <w:r w:rsidRPr="008476D8">
              <w:fldChar w:fldCharType="begin"/>
            </w:r>
            <w:r>
              <w:instrText xml:space="preserve"> ADDIN EN.CITE &lt;EndNote&gt;&lt;Cite&gt;&lt;Author&gt;Gungabissoon&lt;/Author&gt;&lt;Year&gt;2020&lt;/Year&gt;&lt;RecNum&gt;9&lt;/RecNum&gt;&lt;DisplayText&gt;[7]&lt;/DisplayText&gt;&lt;record&gt;&lt;rec-number&gt;9&lt;/rec-number&gt;&lt;foreign-keys&gt;&lt;key app="EN" db-id="0wr0ase0d92w9ae5vzpx2az4xw2e2fdxterf" timestamp="1608298943"&gt;9&lt;/key&gt;&lt;/foreign-keys&gt;&lt;ref-type name="Journal Article"&gt;17&lt;/ref-type&gt;&lt;contributors&gt;&lt;authors&gt;&lt;author&gt;Gungabissoon, U.&lt;/author&gt;&lt;author&gt;Perera, G.&lt;/author&gt;&lt;author&gt;Galwey, N. W.&lt;/author&gt;&lt;author&gt;Stewart, R.&lt;/author&gt;&lt;/authors&gt;&lt;/contributors&gt;&lt;auth-address&gt;Epidemiology (Value Evidence and Outcomes), GSK, Brentford, London, UK usha.2.gungabissoon@gsk.com.&amp;#xD;Department of Psychological Medicine, Institute of Psychiatry, Psychology &amp;amp; Neuroscience, King&amp;apos;s College London, London, UK.&amp;#xD;Target Sciences, GSK, Stevenage, Herts, UK.&amp;#xD;NIHR Maudsley Biomedical Research Centre, South London and Maudsley NHS Foundation Trust, London, UK.&lt;/auth-address&gt;&lt;titles&gt;&lt;title&gt;The association between dementia severity and hospitalisation profile in a newly assessed clinical cohort: the South London and Maudsley case register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35779&lt;/pages&gt;&lt;volume&gt;10&lt;/volume&gt;&lt;number&gt;4&lt;/number&gt;&lt;edition&gt;2020/04/15&lt;/edition&gt;&lt;keywords&gt;&lt;keyword&gt;dementia&lt;/keyword&gt;&lt;keyword&gt;epidemiology&lt;/keyword&gt;&lt;keyword&gt;health economics&lt;/keyword&gt;&lt;keyword&gt;salary from GSK. RS has received research funding in the last 5 years from Roche,&lt;/keyword&gt;&lt;keyword&gt;Janssen, Takeda and GSK.&lt;/keyword&gt;&lt;/keywords&gt;&lt;dates&gt;&lt;year&gt;2020&lt;/year&gt;&lt;pub-dates&gt;&lt;date&gt;Apr 12&lt;/date&gt;&lt;/pub-dates&gt;&lt;/dates&gt;&lt;isbn&gt;2044-6055&lt;/isbn&gt;&lt;accession-num&gt;32284392&lt;/accession-num&gt;&lt;urls&gt;&lt;/urls&gt;&lt;custom2&gt;PMC7200045&lt;/custom2&gt;&lt;electronic-resource-num&gt;10.1136/bmjopen-2019-035779&lt;/electronic-resource-num&gt;&lt;remote-database-provider&gt;NLM&lt;/remote-database-provider&gt;&lt;language&gt;eng&lt;/language&gt;&lt;/record&gt;&lt;/Cite&gt;&lt;/EndNote&gt;</w:instrText>
            </w:r>
            <w:r w:rsidRPr="008476D8">
              <w:fldChar w:fldCharType="separate"/>
            </w:r>
            <w:r>
              <w:rPr>
                <w:noProof/>
              </w:rPr>
              <w:t>[7]</w:t>
            </w:r>
            <w:r w:rsidRPr="008476D8">
              <w:fldChar w:fldCharType="end"/>
            </w:r>
          </w:p>
        </w:tc>
      </w:tr>
      <w:tr w:rsidR="002D4E61" w:rsidRPr="00FD2308" w:rsidTr="005C1FA4">
        <w:tc>
          <w:tcPr>
            <w:tcW w:w="1616" w:type="pct"/>
            <w:vMerge/>
          </w:tcPr>
          <w:p w:rsidR="002D4E61" w:rsidRPr="00FD2308" w:rsidRDefault="002D4E61" w:rsidP="00111805"/>
        </w:tc>
        <w:tc>
          <w:tcPr>
            <w:tcW w:w="2762" w:type="pct"/>
          </w:tcPr>
          <w:p w:rsidR="002D4E61" w:rsidRPr="00086F9A" w:rsidRDefault="002D4E61" w:rsidP="00111805">
            <w:r>
              <w:t>Synkope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1,0 % </w:t>
            </w:r>
            <w:r>
              <w:fldChar w:fldCharType="begin"/>
            </w:r>
            <w:r>
              <w:instrText xml:space="preserve"> ADDIN EN.CITE &lt;EndNote&gt;&lt;Cite&gt;&lt;Author&gt;Spears&lt;/Author&gt;&lt;Year&gt;2019&lt;/Year&gt;&lt;RecNum&gt;8&lt;/RecNum&gt;&lt;DisplayText&gt;[12]&lt;/DisplayText&gt;&lt;record&gt;&lt;rec-number&gt;8&lt;/rec-number&gt;&lt;foreign-keys&gt;&lt;key app="EN" db-id="0wr0ase0d92w9ae5vzpx2az4xw2e2fdxterf" timestamp="1608298913"&gt;8&lt;/key&gt;&lt;/foreign-keys&gt;&lt;ref-type name="Journal Article"&gt;17&lt;/ref-type&gt;&lt;contributors&gt;&lt;authors&gt;&lt;author&gt;Spears, C. Chauncey&lt;/author&gt;&lt;author&gt;Besharat, Amir&lt;/author&gt;&lt;author&gt;Monari, Erin Hastings&lt;/author&gt;&lt;author&gt;Martinez-Ramirez, Daniel&lt;/author&gt;&lt;author&gt;Almeida, Leonardo&lt;/author&gt;&lt;author&gt;Armstrong, Melissa J.&lt;/author&gt;&lt;/authors&gt;&lt;/contributors&gt;&lt;auth-address&gt;Armstrong, Melissa J.: Department of Neurology, University of Florida College of Medicine, McKnight Brain Institute, P.O. Box 100236, Gainesville, FL, US, 32610, melissa.armstrong@neurology.ufl.edu Armstrong, Melissa J.: melissa.armstrong@neurology.ufl.edu&lt;/auth-address&gt;&lt;titles&gt;&lt;title&gt;Causes and outcomes of hospitalization in Lewy body dementia: A retrospective cohort study&lt;/title&gt;&lt;secondary-title&gt;Parkinsonism &amp;amp; Related Disorders&lt;/secondary-title&gt;&lt;/titles&gt;&lt;periodical&gt;&lt;full-title&gt;Parkinsonism &amp;amp; Related Disorders&lt;/full-title&gt;&lt;/periodical&gt;&lt;pages&gt;106-111&lt;/pages&gt;&lt;volume&gt;64&lt;/volume&gt;&lt;keywords&gt;&lt;keyword&gt;*Dementia&lt;/keyword&gt;&lt;keyword&gt;*Drug Therapy&lt;/keyword&gt;&lt;keyword&gt;*Hospitalization&lt;/keyword&gt;&lt;keyword&gt;*Retrospective Studies&lt;/keyword&gt;&lt;keyword&gt;*Treatment Outcomes&lt;/keyword&gt;&lt;keyword&gt;Delirium&lt;/keyword&gt;&lt;keyword&gt;Dementia with Lewy Bodies&lt;/keyword&gt;&lt;keyword&gt;Hospitalized Patients&lt;/keyword&gt;&lt;keyword&gt;Neurology&lt;/keyword&gt;&lt;keyword&gt;Treatment Duration&lt;/keyword&gt;&lt;keyword&gt;Cohort Studies&lt;/keyword&gt;&lt;keyword&gt;Dementia&lt;/keyword&gt;&lt;/keywords&gt;&lt;dates&gt;&lt;year&gt;2019&lt;/year&gt;&lt;pub-dates&gt;&lt;date&gt;2019&lt;/date&gt;&lt;/pub-dates&gt;&lt;/dates&gt;&lt;isbn&gt;1353-8020&lt;/isbn&gt;&lt;accession-num&gt;rayyan-77192359&lt;/accession-num&gt;&lt;urls&gt;&lt;related-urls&gt;&lt;url&gt;http://ovidsp.ovid.com/ovidweb.cgi?T=JS&amp;amp;PAGE=reference&amp;amp;D=psyc16&amp;amp;NEWS=N&amp;amp;AN=2019-55045-007&lt;/url&gt;&lt;/related-urls&gt;&lt;/urls&gt;&lt;custom1&gt;RAYYAN-INCLUSION: {&amp;quot;Ellen&amp;quot;=&amp;gt;&amp;quot;Included&amp;quot;} | RAYYAN-LABELS: fall,infection&lt;/custom1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Pr="00142268" w:rsidRDefault="002D4E61" w:rsidP="00111805">
            <w:pPr>
              <w:rPr>
                <w:highlight w:val="yellow"/>
              </w:rPr>
            </w:pPr>
          </w:p>
        </w:tc>
        <w:tc>
          <w:tcPr>
            <w:tcW w:w="2762" w:type="pct"/>
          </w:tcPr>
          <w:p w:rsidR="002D4E61" w:rsidRDefault="002D4E61" w:rsidP="00111805">
            <w:r w:rsidRPr="00FD7EA8">
              <w:t>Erkrankungen des Urogenitalsystems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7,7 % </w: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Pr="005E06AE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Urogenitale Störung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3,0 % </w:t>
            </w:r>
            <w:r>
              <w:fldChar w:fldCharType="begin"/>
            </w:r>
            <w:r>
              <w:instrText xml:space="preserve"> ADDIN EN.CITE &lt;EndNote&gt;&lt;Cite&gt;&lt;Author&gt;Spears&lt;/Author&gt;&lt;Year&gt;2019&lt;/Year&gt;&lt;RecNum&gt;8&lt;/RecNum&gt;&lt;DisplayText&gt;[12]&lt;/DisplayText&gt;&lt;record&gt;&lt;rec-number&gt;8&lt;/rec-number&gt;&lt;foreign-keys&gt;&lt;key app="EN" db-id="0wr0ase0d92w9ae5vzpx2az4xw2e2fdxterf" timestamp="1608298913"&gt;8&lt;/key&gt;&lt;/foreign-keys&gt;&lt;ref-type name="Journal Article"&gt;17&lt;/ref-type&gt;&lt;contributors&gt;&lt;authors&gt;&lt;author&gt;Spears, C. Chauncey&lt;/author&gt;&lt;author&gt;Besharat, Amir&lt;/author&gt;&lt;author&gt;Monari, Erin Hastings&lt;/author&gt;&lt;author&gt;Martinez-Ramirez, Daniel&lt;/author&gt;&lt;author&gt;Almeida, Leonardo&lt;/author&gt;&lt;author&gt;Armstrong, Melissa J.&lt;/author&gt;&lt;/authors&gt;&lt;/contributors&gt;&lt;auth-address&gt;Armstrong, Melissa J.: Department of Neurology, University of Florida College of Medicine, McKnight Brain Institute, P.O. Box 100236, Gainesville, FL, US, 32610, melissa.armstrong@neurology.ufl.edu Armstrong, Melissa J.: melissa.armstrong@neurology.ufl.edu&lt;/auth-address&gt;&lt;titles&gt;&lt;title&gt;Causes and outcomes of hospitalization in Lewy body dementia: A retrospective cohort study&lt;/title&gt;&lt;secondary-title&gt;Parkinsonism &amp;amp; Related Disorders&lt;/secondary-title&gt;&lt;/titles&gt;&lt;periodical&gt;&lt;full-title&gt;Parkinsonism &amp;amp; Related Disorders&lt;/full-title&gt;&lt;/periodical&gt;&lt;pages&gt;106-111&lt;/pages&gt;&lt;volume&gt;64&lt;/volume&gt;&lt;keywords&gt;&lt;keyword&gt;*Dementia&lt;/keyword&gt;&lt;keyword&gt;*Drug Therapy&lt;/keyword&gt;&lt;keyword&gt;*Hospitalization&lt;/keyword&gt;&lt;keyword&gt;*Retrospective Studies&lt;/keyword&gt;&lt;keyword&gt;*Treatment Outcomes&lt;/keyword&gt;&lt;keyword&gt;Delirium&lt;/keyword&gt;&lt;keyword&gt;Dementia with Lewy Bodies&lt;/keyword&gt;&lt;keyword&gt;Hospitalized Patients&lt;/keyword&gt;&lt;keyword&gt;Neurology&lt;/keyword&gt;&lt;keyword&gt;Treatment Duration&lt;/keyword&gt;&lt;keyword&gt;Cohort Studies&lt;/keyword&gt;&lt;keyword&gt;Dementia&lt;/keyword&gt;&lt;/keywords&gt;&lt;dates&gt;&lt;year&gt;2019&lt;/year&gt;&lt;pub-dates&gt;&lt;date&gt;2019&lt;/date&gt;&lt;/pub-dates&gt;&lt;/dates&gt;&lt;isbn&gt;1353-8020&lt;/isbn&gt;&lt;accession-num&gt;rayyan-77192359&lt;/accession-num&gt;&lt;urls&gt;&lt;related-urls&gt;&lt;url&gt;http://ovidsp.ovid.com/ovidweb.cgi?T=JS&amp;amp;PAGE=reference&amp;amp;D=psyc16&amp;amp;NEWS=N&amp;amp;AN=2019-55045-007&lt;/url&gt;&lt;/related-urls&gt;&lt;/urls&gt;&lt;custom1&gt;RAYYAN-INCLUSION: {&amp;quot;Ellen&amp;quot;=&amp;gt;&amp;quot;Included&amp;quot;} | RAYYAN-LABELS: fall,infection&lt;/custom1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Pr="005E06AE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Akutes Nierenversag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2,3 % </w:t>
            </w:r>
            <w:r>
              <w:fldChar w:fldCharType="begin"/>
            </w:r>
            <w:r>
              <w:instrText xml:space="preserve"> ADDIN EN.CITE &lt;EndNote&gt;&lt;Cite&gt;&lt;Author&gt;Gungabissoon&lt;/Author&gt;&lt;Year&gt;2020&lt;/Year&gt;&lt;RecNum&gt;9&lt;/RecNum&gt;&lt;DisplayText&gt;[7]&lt;/DisplayText&gt;&lt;record&gt;&lt;rec-number&gt;9&lt;/rec-number&gt;&lt;foreign-keys&gt;&lt;key app="EN" db-id="0wr0ase0d92w9ae5vzpx2az4xw2e2fdxterf" timestamp="1608298943"&gt;9&lt;/key&gt;&lt;/foreign-keys&gt;&lt;ref-type name="Journal Article"&gt;17&lt;/ref-type&gt;&lt;contributors&gt;&lt;authors&gt;&lt;author&gt;Gungabissoon, U.&lt;/author&gt;&lt;author&gt;Perera, G.&lt;/author&gt;&lt;author&gt;Galwey, N. W.&lt;/author&gt;&lt;author&gt;Stewart, R.&lt;/author&gt;&lt;/authors&gt;&lt;/contributors&gt;&lt;auth-address&gt;Epidemiology (Value Evidence and Outcomes), GSK, Brentford, London, UK usha.2.gungabissoon@gsk.com.&amp;#xD;Department of Psychological Medicine, Institute of Psychiatry, Psychology &amp;amp; Neuroscience, King&amp;apos;s College London, London, UK.&amp;#xD;Target Sciences, GSK, Stevenage, Herts, UK.&amp;#xD;NIHR Maudsley Biomedical Research Centre, South London and Maudsley NHS Foundation Trust, London, UK.&lt;/auth-address&gt;&lt;titles&gt;&lt;title&gt;The association between dementia severity and hospitalisation profile in a newly assessed clinical cohort: the South London and Maudsley case register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35779&lt;/pages&gt;&lt;volume&gt;10&lt;/volume&gt;&lt;number&gt;4&lt;/number&gt;&lt;edition&gt;2020/04/15&lt;/edition&gt;&lt;keywords&gt;&lt;keyword&gt;dementia&lt;/keyword&gt;&lt;keyword&gt;epidemiology&lt;/keyword&gt;&lt;keyword&gt;health economics&lt;/keyword&gt;&lt;keyword&gt;salary from GSK. RS has received research funding in the last 5 years from Roche,&lt;/keyword&gt;&lt;keyword&gt;Janssen, Takeda and GSK.&lt;/keyword&gt;&lt;/keywords&gt;&lt;dates&gt;&lt;year&gt;2020&lt;/year&gt;&lt;pub-dates&gt;&lt;date&gt;Apr 12&lt;/date&gt;&lt;/pub-dates&gt;&lt;/dates&gt;&lt;isbn&gt;2044-6055&lt;/isbn&gt;&lt;accession-num&gt;32284392&lt;/accession-num&gt;&lt;urls&gt;&lt;/urls&gt;&lt;custom2&gt;PMC7200045&lt;/custom2&gt;&lt;electronic-resource-num&gt;10.1136/bmjopen-2019-03577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]</w:t>
            </w:r>
            <w:r>
              <w:fldChar w:fldCharType="end"/>
            </w:r>
          </w:p>
        </w:tc>
      </w:tr>
      <w:tr w:rsidR="00111805" w:rsidTr="005C1FA4">
        <w:tc>
          <w:tcPr>
            <w:tcW w:w="1616" w:type="pct"/>
          </w:tcPr>
          <w:p w:rsidR="00111805" w:rsidRDefault="00111805" w:rsidP="00111805">
            <w:r>
              <w:t>Musku</w:t>
            </w:r>
            <w:r w:rsidRPr="005E06AE">
              <w:t>loskelet</w:t>
            </w:r>
            <w:r>
              <w:t>t</w:t>
            </w:r>
            <w:r w:rsidRPr="005E06AE">
              <w:t>ale Erkrankungen</w:t>
            </w:r>
          </w:p>
        </w:tc>
        <w:tc>
          <w:tcPr>
            <w:tcW w:w="2762" w:type="pct"/>
          </w:tcPr>
          <w:p w:rsidR="00111805" w:rsidRDefault="00111805" w:rsidP="00111805">
            <w:r>
              <w:t>Erkrankungen des musku</w:t>
            </w:r>
            <w:r w:rsidRPr="005E06AE">
              <w:t>loskelet</w:t>
            </w:r>
            <w:r>
              <w:t>t</w:t>
            </w:r>
            <w:r w:rsidRPr="005E06AE">
              <w:t>ale</w:t>
            </w:r>
            <w:r>
              <w:t>n</w:t>
            </w:r>
            <w:r w:rsidRPr="005E06AE">
              <w:t xml:space="preserve"> </w:t>
            </w:r>
            <w:r>
              <w:t>Systems</w:t>
            </w:r>
          </w:p>
        </w:tc>
        <w:tc>
          <w:tcPr>
            <w:tcW w:w="622" w:type="pct"/>
          </w:tcPr>
          <w:p w:rsidR="00111805" w:rsidRDefault="00111805" w:rsidP="00367ECE">
            <w:r>
              <w:t xml:space="preserve">1,0 % </w:t>
            </w:r>
            <w:r>
              <w:fldChar w:fldCharType="begin">
                <w:fldData xml:space="preserve">PEVuZE5vdGU+PENpdGU+PEF1dGhvcj5BbGxlcnM8L0F1dGhvcj48WWVhcj4yMDE4PC9ZZWFyPjxS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==
</w:fldData>
              </w:fldChar>
            </w:r>
            <w:r w:rsidR="00367ECE">
              <w:instrText xml:space="preserve"> ADDIN EN.CITE </w:instrText>
            </w:r>
            <w:r w:rsidR="00367ECE">
              <w:fldChar w:fldCharType="begin">
                <w:fldData xml:space="preserve">PEVuZE5vdGU+PENpdGU+PEF1dGhvcj5BbGxlcnM8L0F1dGhvcj48WWVhcj4yMDE4PC9ZZWFyPjxS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==
</w:fldData>
              </w:fldChar>
            </w:r>
            <w:r w:rsidR="00367ECE">
              <w:instrText xml:space="preserve"> ADDIN EN.CITE.DATA </w:instrText>
            </w:r>
            <w:r w:rsidR="00367ECE">
              <w:fldChar w:fldCharType="end"/>
            </w:r>
            <w:r>
              <w:fldChar w:fldCharType="separate"/>
            </w:r>
            <w:r w:rsidR="00367ECE">
              <w:rPr>
                <w:noProof/>
              </w:rPr>
              <w:t>[1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 w:val="restart"/>
          </w:tcPr>
          <w:p w:rsidR="002D4E61" w:rsidRDefault="002D4E61" w:rsidP="00111805">
            <w:r>
              <w:t>Ernährungsbedingte Gründe</w:t>
            </w:r>
          </w:p>
        </w:tc>
        <w:tc>
          <w:tcPr>
            <w:tcW w:w="2762" w:type="pct"/>
          </w:tcPr>
          <w:p w:rsidR="002D4E61" w:rsidRPr="00FD2308" w:rsidRDefault="002D4E61" w:rsidP="00111805">
            <w:r>
              <w:t>Dysphagie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7,0 % </w:t>
            </w:r>
            <w:r>
              <w:fldChar w:fldCharType="begin">
                <w:fldData xml:space="preserve">PEVuZE5vdGU+PENpdGU+PEF1dGhvcj5NYXRzdW9rYTwvQXV0aG9yPjxZZWFyPjIwMTk8L1llYXI+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XRzdW9rYTwvQXV0aG9yPjxZZWFyPjIwMTk8L1llYXI+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9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Default="002D4E61" w:rsidP="00111805">
            <w:r w:rsidRPr="00FD2308">
              <w:t>Flüssigkeits- und Elektrolytstörung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2,6 % </w: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</w:tr>
      <w:tr w:rsidR="00111805" w:rsidTr="005C1FA4">
        <w:tc>
          <w:tcPr>
            <w:tcW w:w="1616" w:type="pct"/>
          </w:tcPr>
          <w:p w:rsidR="00111805" w:rsidRDefault="00111805" w:rsidP="00111805">
            <w:r>
              <w:t>Neubildungen</w:t>
            </w:r>
          </w:p>
        </w:tc>
        <w:tc>
          <w:tcPr>
            <w:tcW w:w="2762" w:type="pct"/>
          </w:tcPr>
          <w:p w:rsidR="00111805" w:rsidRDefault="00111805" w:rsidP="00111805">
            <w:r>
              <w:t>Krebserkrankung</w:t>
            </w:r>
          </w:p>
        </w:tc>
        <w:tc>
          <w:tcPr>
            <w:tcW w:w="622" w:type="pct"/>
          </w:tcPr>
          <w:p w:rsidR="00111805" w:rsidRDefault="00111805" w:rsidP="00111805">
            <w:r>
              <w:t xml:space="preserve">4,3 % </w:t>
            </w:r>
            <w:r>
              <w:fldChar w:fldCharType="begin">
                <w:fldData xml:space="preserve">PEVuZE5vdGU+PENpdGU+PEF1dGhvcj5BbGxlcnM8L0F1dGhvcj48WWVhcj4yMDE4PC9ZZWFyPjxS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==
</w:fldData>
              </w:fldChar>
            </w:r>
            <w:r w:rsidR="00367ECE">
              <w:instrText xml:space="preserve"> ADDIN EN.CITE </w:instrText>
            </w:r>
            <w:r w:rsidR="00367ECE">
              <w:fldChar w:fldCharType="begin">
                <w:fldData xml:space="preserve">PEVuZE5vdGU+PENpdGU+PEF1dGhvcj5BbGxlcnM8L0F1dGhvcj48WWVhcj4yMDE4PC9ZZWFyPjxS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==
</w:fldData>
              </w:fldChar>
            </w:r>
            <w:r w:rsidR="00367ECE">
              <w:instrText xml:space="preserve"> ADDIN EN.CITE.DATA </w:instrText>
            </w:r>
            <w:r w:rsidR="00367ECE">
              <w:fldChar w:fldCharType="end"/>
            </w:r>
            <w:r>
              <w:fldChar w:fldCharType="separate"/>
            </w:r>
            <w:r w:rsidR="00367ECE">
              <w:rPr>
                <w:noProof/>
              </w:rPr>
              <w:t>[1]</w:t>
            </w:r>
            <w:r>
              <w:fldChar w:fldCharType="end"/>
            </w:r>
          </w:p>
          <w:p w:rsidR="00111805" w:rsidRDefault="00111805" w:rsidP="00367ECE">
            <w:r>
              <w:t xml:space="preserve">1,2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 w:rsidR="00367ECE">
              <w:instrText xml:space="preserve"> ADDIN EN.CITE </w:instrText>
            </w:r>
            <w:r w:rsidR="00367ECE"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 w:rsidR="00367ECE">
              <w:instrText xml:space="preserve"> ADDIN EN.CITE.DATA </w:instrText>
            </w:r>
            <w:r w:rsidR="00367ECE">
              <w:fldChar w:fldCharType="end"/>
            </w:r>
            <w:r>
              <w:fldChar w:fldCharType="separate"/>
            </w:r>
            <w:r w:rsidR="00367ECE">
              <w:rPr>
                <w:noProof/>
              </w:rPr>
              <w:t>[5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 w:val="restart"/>
          </w:tcPr>
          <w:p w:rsidR="002D4E61" w:rsidRDefault="002D4E61" w:rsidP="00111805">
            <w:r>
              <w:t>Endokrine und Blutkrankheiten</w:t>
            </w:r>
          </w:p>
        </w:tc>
        <w:tc>
          <w:tcPr>
            <w:tcW w:w="2762" w:type="pct"/>
          </w:tcPr>
          <w:p w:rsidR="002D4E61" w:rsidRPr="00FD7EA8" w:rsidRDefault="002D4E61" w:rsidP="00111805">
            <w:r w:rsidRPr="00FD7EA8">
              <w:t>Endokrine Erkrankung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7,0 % </w: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Sepsis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6,0 % </w:t>
            </w:r>
            <w:r>
              <w:fldChar w:fldCharType="begin"/>
            </w:r>
            <w:r>
              <w:instrText xml:space="preserve"> ADDIN EN.CITE &lt;EndNote&gt;&lt;Cite&gt;&lt;Author&gt;Spears&lt;/Author&gt;&lt;Year&gt;2019&lt;/Year&gt;&lt;RecNum&gt;8&lt;/RecNum&gt;&lt;DisplayText&gt;[12]&lt;/DisplayText&gt;&lt;record&gt;&lt;rec-number&gt;8&lt;/rec-number&gt;&lt;foreign-keys&gt;&lt;key app="EN" db-id="0wr0ase0d92w9ae5vzpx2az4xw2e2fdxterf" timestamp="1608298913"&gt;8&lt;/key&gt;&lt;/foreign-keys&gt;&lt;ref-type name="Journal Article"&gt;17&lt;/ref-type&gt;&lt;contributors&gt;&lt;authors&gt;&lt;author&gt;Spears, C. Chauncey&lt;/author&gt;&lt;author&gt;Besharat, Amir&lt;/author&gt;&lt;author&gt;Monari, Erin Hastings&lt;/author&gt;&lt;author&gt;Martinez-Ramirez, Daniel&lt;/author&gt;&lt;author&gt;Almeida, Leonardo&lt;/author&gt;&lt;author&gt;Armstrong, Melissa J.&lt;/author&gt;&lt;/authors&gt;&lt;/contributors&gt;&lt;auth-address&gt;Armstrong, Melissa J.: Department of Neurology, University of Florida College of Medicine, McKnight Brain Institute, P.O. Box 100236, Gainesville, FL, US, 32610, melissa.armstrong@neurology.ufl.edu Armstrong, Melissa J.: melissa.armstrong@neurology.ufl.edu&lt;/auth-address&gt;&lt;titles&gt;&lt;title&gt;Causes and outcomes of hospitalization in Lewy body dementia: A retrospective cohort study&lt;/title&gt;&lt;secondary-title&gt;Parkinsonism &amp;amp; Related Disorders&lt;/secondary-title&gt;&lt;/titles&gt;&lt;periodical&gt;&lt;full-title&gt;Parkinsonism &amp;amp; Related Disorders&lt;/full-title&gt;&lt;/periodical&gt;&lt;pages&gt;106-111&lt;/pages&gt;&lt;volume&gt;64&lt;/volume&gt;&lt;keywords&gt;&lt;keyword&gt;*Dementia&lt;/keyword&gt;&lt;keyword&gt;*Drug Therapy&lt;/keyword&gt;&lt;keyword&gt;*Hospitalization&lt;/keyword&gt;&lt;keyword&gt;*Retrospective Studies&lt;/keyword&gt;&lt;keyword&gt;*Treatment Outcomes&lt;/keyword&gt;&lt;keyword&gt;Delirium&lt;/keyword&gt;&lt;keyword&gt;Dementia with Lewy Bodies&lt;/keyword&gt;&lt;keyword&gt;Hospitalized Patients&lt;/keyword&gt;&lt;keyword&gt;Neurology&lt;/keyword&gt;&lt;keyword&gt;Treatment Duration&lt;/keyword&gt;&lt;keyword&gt;Cohort Studies&lt;/keyword&gt;&lt;keyword&gt;Dementia&lt;/keyword&gt;&lt;/keywords&gt;&lt;dates&gt;&lt;year&gt;2019&lt;/year&gt;&lt;pub-dates&gt;&lt;date&gt;2019&lt;/date&gt;&lt;/pub-dates&gt;&lt;/dates&gt;&lt;isbn&gt;1353-8020&lt;/isbn&gt;&lt;accession-num&gt;rayyan-77192359&lt;/accession-num&gt;&lt;urls&gt;&lt;related-urls&gt;&lt;url&gt;http://ovidsp.ovid.com/ovidweb.cgi?T=JS&amp;amp;PAGE=reference&amp;amp;D=psyc16&amp;amp;NEWS=N&amp;amp;AN=2019-55045-007&lt;/url&gt;&lt;/related-urls&gt;&lt;/urls&gt;&lt;custom1&gt;RAYYAN-INCLUSION: {&amp;quot;Ellen&amp;quot;=&amp;gt;&amp;quot;Included&amp;quot;} | RAYYAN-LABELS: fall,infection&lt;/custom1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Pr="00FD7EA8" w:rsidRDefault="002D4E61" w:rsidP="00111805">
            <w:r w:rsidRPr="00FD7EA8">
              <w:t>Krankheiten des Blutes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2,6 % </w: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Pr="00FD7EA8" w:rsidRDefault="002D4E61" w:rsidP="00111805">
            <w:r>
              <w:t>Septikämie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2,6 % </w: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Diabetes mellitus mit Komplikation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2,2 % </w: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 w:val="restart"/>
          </w:tcPr>
          <w:p w:rsidR="002D4E61" w:rsidRDefault="002D4E61" w:rsidP="00111805">
            <w:r>
              <w:t>Nervenkrankheiten</w:t>
            </w:r>
          </w:p>
        </w:tc>
        <w:tc>
          <w:tcPr>
            <w:tcW w:w="2762" w:type="pct"/>
          </w:tcPr>
          <w:p w:rsidR="002D4E61" w:rsidRDefault="002D4E61" w:rsidP="00111805">
            <w:r>
              <w:t>Neurologische Erkrankung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7,8 % </w:t>
            </w:r>
            <w:r>
              <w:fldChar w:fldCharType="begin">
                <w:fldData xml:space="preserve">PEVuZE5vdGU+PENpdGU+PEF1dGhvcj5MaW48L0F1dGhvcj48WWVhcj4yMDE3PC9ZZWFyPjxSZWNO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W48L0F1dGhvcj48WWVhcj4yMDE3PC9ZZWFyPjxSZWNO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8]</w:t>
            </w:r>
            <w:r>
              <w:fldChar w:fldCharType="end"/>
            </w:r>
          </w:p>
        </w:tc>
      </w:tr>
      <w:tr w:rsidR="002D4E61" w:rsidRPr="00C824A4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Pr="00C824A4" w:rsidRDefault="002D4E61" w:rsidP="00111805">
            <w:r>
              <w:t>Erkrankungen des Nerven- und des sensorischen Systems</w:t>
            </w:r>
          </w:p>
        </w:tc>
        <w:tc>
          <w:tcPr>
            <w:tcW w:w="622" w:type="pct"/>
          </w:tcPr>
          <w:p w:rsidR="002D4E61" w:rsidRPr="00C824A4" w:rsidRDefault="002D4E61" w:rsidP="00367ECE">
            <w:r>
              <w:t xml:space="preserve">3,2 % </w:t>
            </w:r>
            <w:r>
              <w:fldChar w:fldCharType="begin">
                <w:fldData xml:space="preserve">PEVuZE5vdGU+PENpdGU+PEF1dGhvcj5BbGxlcnM8L0F1dGhvcj48WWVhcj4yMDE4PC9ZZWFyPjxS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GxlcnM8L0F1dGhvcj48WWVhcj4yMDE4PC9ZZWFyPjxS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</w:tr>
      <w:tr w:rsidR="002D4E61" w:rsidRPr="00C824A4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Pr="00FD7EA8" w:rsidRDefault="002D4E61" w:rsidP="00111805">
            <w:r w:rsidRPr="00FD7EA8">
              <w:t>Erkrankungen des Nervensystems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2,1 % </w: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 w:val="restart"/>
          </w:tcPr>
          <w:p w:rsidR="002D4E61" w:rsidRDefault="002D4E61" w:rsidP="00111805">
            <w:r>
              <w:t>Hauterkrankungen</w:t>
            </w:r>
          </w:p>
        </w:tc>
        <w:tc>
          <w:tcPr>
            <w:tcW w:w="2762" w:type="pct"/>
          </w:tcPr>
          <w:p w:rsidR="002D4E61" w:rsidRPr="00FD7EA8" w:rsidRDefault="002D4E61" w:rsidP="00111805">
            <w:r w:rsidRPr="00FD7EA8">
              <w:t>Erkrankungen der Haut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2,1 % </w: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Hautkrankheit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1,8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</w:tr>
      <w:tr w:rsidR="00111805" w:rsidTr="005C1FA4">
        <w:tc>
          <w:tcPr>
            <w:tcW w:w="1616" w:type="pct"/>
          </w:tcPr>
          <w:p w:rsidR="00111805" w:rsidRDefault="00111805" w:rsidP="00111805">
            <w:r>
              <w:t>Hals-Nasen-Ohren- und Augenerkrankungen</w:t>
            </w:r>
          </w:p>
        </w:tc>
        <w:tc>
          <w:tcPr>
            <w:tcW w:w="2762" w:type="pct"/>
          </w:tcPr>
          <w:p w:rsidR="00111805" w:rsidRDefault="00111805" w:rsidP="00111805">
            <w:r>
              <w:t>Hals-Nasen-Ohren- und Augenerkrankungen</w:t>
            </w:r>
          </w:p>
        </w:tc>
        <w:tc>
          <w:tcPr>
            <w:tcW w:w="622" w:type="pct"/>
          </w:tcPr>
          <w:p w:rsidR="00111805" w:rsidRDefault="00111805" w:rsidP="00367ECE">
            <w:r>
              <w:t xml:space="preserve">0,7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 w:rsidR="00367ECE">
              <w:instrText xml:space="preserve"> ADDIN EN.CITE </w:instrText>
            </w:r>
            <w:r w:rsidR="00367ECE"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 w:rsidR="00367ECE">
              <w:instrText xml:space="preserve"> ADDIN EN.CITE.DATA </w:instrText>
            </w:r>
            <w:r w:rsidR="00367ECE">
              <w:fldChar w:fldCharType="end"/>
            </w:r>
            <w:r>
              <w:fldChar w:fldCharType="separate"/>
            </w:r>
            <w:r w:rsidR="00367ECE">
              <w:rPr>
                <w:noProof/>
              </w:rPr>
              <w:t>[5]</w:t>
            </w:r>
            <w:r>
              <w:fldChar w:fldCharType="end"/>
            </w:r>
          </w:p>
        </w:tc>
      </w:tr>
      <w:tr w:rsidR="00111805" w:rsidTr="005C1FA4">
        <w:tc>
          <w:tcPr>
            <w:tcW w:w="1616" w:type="pct"/>
          </w:tcPr>
          <w:p w:rsidR="00111805" w:rsidRDefault="00111805" w:rsidP="00111805">
            <w:r>
              <w:t>Erkrankungen der weiblichen Geschlechtsorgane</w:t>
            </w:r>
          </w:p>
        </w:tc>
        <w:tc>
          <w:tcPr>
            <w:tcW w:w="2762" w:type="pct"/>
          </w:tcPr>
          <w:p w:rsidR="00111805" w:rsidRDefault="00111805" w:rsidP="00111805">
            <w:r>
              <w:t>Erkrankungen der weiblichen Geschlechtsorgane</w:t>
            </w:r>
          </w:p>
        </w:tc>
        <w:tc>
          <w:tcPr>
            <w:tcW w:w="622" w:type="pct"/>
          </w:tcPr>
          <w:p w:rsidR="00111805" w:rsidRDefault="00111805" w:rsidP="00367ECE">
            <w:r>
              <w:t xml:space="preserve">0,03 %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 w:rsidR="00367ECE">
              <w:instrText xml:space="preserve"> ADDIN EN.CITE </w:instrText>
            </w:r>
            <w:r w:rsidR="00367ECE"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 w:rsidR="00367ECE">
              <w:instrText xml:space="preserve"> ADDIN EN.CITE.DATA </w:instrText>
            </w:r>
            <w:r w:rsidR="00367ECE">
              <w:fldChar w:fldCharType="end"/>
            </w:r>
            <w:r>
              <w:fldChar w:fldCharType="separate"/>
            </w:r>
            <w:r w:rsidR="00367ECE">
              <w:rPr>
                <w:noProof/>
              </w:rPr>
              <w:t>[5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 w:val="restart"/>
          </w:tcPr>
          <w:p w:rsidR="002D4E61" w:rsidRDefault="002D4E61" w:rsidP="00111805">
            <w:r>
              <w:t>Atemwegserkrankungen</w:t>
            </w:r>
          </w:p>
        </w:tc>
        <w:tc>
          <w:tcPr>
            <w:tcW w:w="2762" w:type="pct"/>
          </w:tcPr>
          <w:p w:rsidR="002D4E61" w:rsidRDefault="002D4E61" w:rsidP="00111805">
            <w:r>
              <w:t>Atembeschwerden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7,0 % </w:t>
            </w:r>
            <w:r>
              <w:fldChar w:fldCharType="begin"/>
            </w:r>
            <w:r>
              <w:instrText xml:space="preserve"> ADDIN EN.CITE &lt;EndNote&gt;&lt;Cite&gt;&lt;Author&gt;Givens&lt;/Author&gt;&lt;Year&gt;2012&lt;/Year&gt;&lt;RecNum&gt;6&lt;/RecNum&gt;&lt;DisplayText&gt;[6]&lt;/DisplayText&gt;&lt;record&gt;&lt;rec-number&gt;6&lt;/rec-number&gt;&lt;foreign-keys&gt;&lt;key app="EN" db-id="0wr0ase0d92w9ae5vzpx2az4xw2e2fdxterf" timestamp="1608298823"&gt;6&lt;/key&gt;&lt;/foreign-keys&gt;&lt;ref-type name="Journal Article"&gt;17&lt;/ref-type&gt;&lt;contributors&gt;&lt;authors&gt;&lt;author&gt;Givens, Jane L.&lt;/author&gt;&lt;author&gt;Selby, Kevin&lt;/author&gt;&lt;author&gt;Goldfeld, Keith S.&lt;/author&gt;&lt;author&gt;Mitchell, Susan L.&lt;/author&gt;&lt;/authors&gt;&lt;secondary-authors&gt;&lt;author&gt;Boockvar, Bynum Coleman Fick Fillenbaum Finucane Gaugler Goldfeld Huber Kruse Lamberg Loeb Mitchell Mitchell Mitchell Moore Morrison Reisberg Teno Teno Volicer White&lt;/author&gt;&lt;/secondary-authors&gt;&lt;/contributors&gt;&lt;auth-address&gt;Givens, Jane L.: Hebrew SeniorLife Institute for Aging Research, 1200 Centre Street, Boston, MA, US, 02131, JaneGivens@hsl.harvard.edu&amp;#xD;Givens, Jane L.: JaneGivens@hsl.harvard.edu&lt;/auth-address&gt;&lt;titles&gt;&lt;title&gt;Hospital transfers of nursing home residents with advanced dementia&lt;/title&gt;&lt;secondary-title&gt;Journal of the American Geriatrics Society&lt;/secondary-title&gt;&lt;/titles&gt;&lt;periodical&gt;&lt;full-title&gt;Journal of the American Geriatrics Society&lt;/full-title&gt;&lt;/periodical&gt;&lt;pages&gt;905-909&lt;/pages&gt;&lt;volume&gt;60&lt;/volume&gt;&lt;number&gt;5&lt;/number&gt;&lt;keywords&gt;&lt;keyword&gt;*Dementia&lt;/keyword&gt;&lt;keyword&gt;*Health Behavior&lt;/keyword&gt;&lt;keyword&gt;*Hospitals&lt;/keyword&gt;&lt;keyword&gt;*Nursing Homes&lt;/keyword&gt;&lt;keyword&gt;Diagnosis&lt;/keyword&gt;&lt;/keywords&gt;&lt;dates&gt;&lt;year&gt;2012&lt;/year&gt;&lt;/dates&gt;&lt;pub-location&gt;United Kingdom&lt;/pub-location&gt;&lt;publisher&gt;Wiley-Blackwell Publishing Ltd.&amp;#xD;United Kingdom&lt;/publisher&gt;&lt;isbn&gt;0002-8614&lt;/isbn&gt;&lt;work-type&gt;Neurological Disorders &amp;amp; Brain Damage 3297&lt;/work-type&gt;&lt;urls&gt;&lt;related-urls&gt;&lt;url&gt;http://ovidsp.ovid.com/ovidweb.cgi?T=JS&amp;amp;PAGE=reference&amp;amp;D=psyc9&amp;amp;NEWS=N&amp;amp;AN=2012-13148-012&lt;/url&gt;&lt;/related-urls&gt;&lt;/urls&gt;&lt;electronic-resource-num&gt;http://dx.doi.org/10.1111/j.1532-5415.2012.03919.x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6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Atemwegserkrankung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5,0 % </w:t>
            </w:r>
            <w:r>
              <w:fldChar w:fldCharType="begin"/>
            </w:r>
            <w:r>
              <w:instrText xml:space="preserve"> ADDIN EN.CITE &lt;EndNote&gt;&lt;Cite&gt;&lt;Author&gt;Spears&lt;/Author&gt;&lt;Year&gt;2019&lt;/Year&gt;&lt;RecNum&gt;8&lt;/RecNum&gt;&lt;DisplayText&gt;[12]&lt;/DisplayText&gt;&lt;record&gt;&lt;rec-number&gt;8&lt;/rec-number&gt;&lt;foreign-keys&gt;&lt;key app="EN" db-id="0wr0ase0d92w9ae5vzpx2az4xw2e2fdxterf" timestamp="1608298913"&gt;8&lt;/key&gt;&lt;/foreign-keys&gt;&lt;ref-type name="Journal Article"&gt;17&lt;/ref-type&gt;&lt;contributors&gt;&lt;authors&gt;&lt;author&gt;Spears, C. Chauncey&lt;/author&gt;&lt;author&gt;Besharat, Amir&lt;/author&gt;&lt;author&gt;Monari, Erin Hastings&lt;/author&gt;&lt;author&gt;Martinez-Ramirez, Daniel&lt;/author&gt;&lt;author&gt;Almeida, Leonardo&lt;/author&gt;&lt;author&gt;Armstrong, Melissa J.&lt;/author&gt;&lt;/authors&gt;&lt;/contributors&gt;&lt;auth-address&gt;Armstrong, Melissa J.: Department of Neurology, University of Florida College of Medicine, McKnight Brain Institute, P.O. Box 100236, Gainesville, FL, US, 32610, melissa.armstrong@neurology.ufl.edu Armstrong, Melissa J.: melissa.armstrong@neurology.ufl.edu&lt;/auth-address&gt;&lt;titles&gt;&lt;title&gt;Causes and outcomes of hospitalization in Lewy body dementia: A retrospective cohort study&lt;/title&gt;&lt;secondary-title&gt;Parkinsonism &amp;amp; Related Disorders&lt;/secondary-title&gt;&lt;/titles&gt;&lt;periodical&gt;&lt;full-title&gt;Parkinsonism &amp;amp; Related Disorders&lt;/full-title&gt;&lt;/periodical&gt;&lt;pages&gt;106-111&lt;/pages&gt;&lt;volume&gt;64&lt;/volume&gt;&lt;keywords&gt;&lt;keyword&gt;*Dementia&lt;/keyword&gt;&lt;keyword&gt;*Drug Therapy&lt;/keyword&gt;&lt;keyword&gt;*Hospitalization&lt;/keyword&gt;&lt;keyword&gt;*Retrospective Studies&lt;/keyword&gt;&lt;keyword&gt;*Treatment Outcomes&lt;/keyword&gt;&lt;keyword&gt;Delirium&lt;/keyword&gt;&lt;keyword&gt;Dementia with Lewy Bodies&lt;/keyword&gt;&lt;keyword&gt;Hospitalized Patients&lt;/keyword&gt;&lt;keyword&gt;Neurology&lt;/keyword&gt;&lt;keyword&gt;Treatment Duration&lt;/keyword&gt;&lt;keyword&gt;Cohort Studies&lt;/keyword&gt;&lt;keyword&gt;Dementia&lt;/keyword&gt;&lt;/keywords&gt;&lt;dates&gt;&lt;year&gt;2019&lt;/year&gt;&lt;pub-dates&gt;&lt;date&gt;2019&lt;/date&gt;&lt;/pub-dates&gt;&lt;/dates&gt;&lt;isbn&gt;1353-8020&lt;/isbn&gt;&lt;accession-num&gt;rayyan-77192359&lt;/accession-num&gt;&lt;urls&gt;&lt;related-urls&gt;&lt;url&gt;http://ovidsp.ovid.com/ovidweb.cgi?T=JS&amp;amp;PAGE=reference&amp;amp;D=psyc16&amp;amp;NEWS=N&amp;amp;AN=2019-55045-007&lt;/url&gt;&lt;/related-urls&gt;&lt;/urls&gt;&lt;custom1&gt;RAYYAN-INCLUSION: {&amp;quot;Ellen&amp;quot;=&amp;gt;&amp;quot;Included&amp;quot;} | RAYYAN-LABELS: fall,infection&lt;/custom1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Default="002D4E61" w:rsidP="00111805">
            <w:r>
              <w:t>Atemstillstand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4,0 % </w:t>
            </w:r>
            <w:r>
              <w:fldChar w:fldCharType="begin">
                <w:fldData xml:space="preserve">PEVuZE5vdGU+PENpdGU+PEF1dGhvcj5NYXRzdW9rYTwvQXV0aG9yPjxZZWFyPjIwMTk8L1llYXI+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XRzdW9rYTwvQXV0aG9yPjxZZWFyPjIwMTk8L1llYXI+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9]</w:t>
            </w:r>
            <w:r>
              <w:fldChar w:fldCharType="end"/>
            </w:r>
          </w:p>
        </w:tc>
      </w:tr>
      <w:tr w:rsidR="00111805" w:rsidTr="005C1FA4">
        <w:tc>
          <w:tcPr>
            <w:tcW w:w="1616" w:type="pct"/>
          </w:tcPr>
          <w:p w:rsidR="00111805" w:rsidRDefault="00111805" w:rsidP="00111805">
            <w:r>
              <w:t>Schmerzen</w:t>
            </w:r>
          </w:p>
        </w:tc>
        <w:tc>
          <w:tcPr>
            <w:tcW w:w="2762" w:type="pct"/>
          </w:tcPr>
          <w:p w:rsidR="00111805" w:rsidRDefault="00111805" w:rsidP="00111805">
            <w:r>
              <w:t>Hals- und Brustschmerzen</w:t>
            </w:r>
          </w:p>
        </w:tc>
        <w:tc>
          <w:tcPr>
            <w:tcW w:w="622" w:type="pct"/>
          </w:tcPr>
          <w:p w:rsidR="00111805" w:rsidRDefault="00111805" w:rsidP="00367ECE">
            <w:r>
              <w:t xml:space="preserve">3,5 % </w:t>
            </w:r>
            <w:r>
              <w:fldChar w:fldCharType="begin"/>
            </w:r>
            <w:r w:rsidR="00367ECE">
              <w:instrText xml:space="preserve"> ADDIN EN.CITE &lt;EndNote&gt;&lt;Cite&gt;&lt;Author&gt;Gungabissoon&lt;/Author&gt;&lt;Year&gt;2020&lt;/Year&gt;&lt;RecNum&gt;9&lt;/RecNum&gt;&lt;DisplayText&gt;[7]&lt;/DisplayText&gt;&lt;record&gt;&lt;rec-number&gt;9&lt;/rec-number&gt;&lt;foreign-keys&gt;&lt;key app="EN" db-id="0wr0ase0d92w9ae5vzpx2az4xw2e2fdxterf" timestamp="1608298943"&gt;9&lt;/key&gt;&lt;/foreign-keys&gt;&lt;ref-type name="Journal Article"&gt;17&lt;/ref-type&gt;&lt;contributors&gt;&lt;authors&gt;&lt;author&gt;Gungabissoon, U.&lt;/author&gt;&lt;author&gt;Perera, G.&lt;/author&gt;&lt;author&gt;Galwey, N. W.&lt;/author&gt;&lt;author&gt;Stewart, R.&lt;/author&gt;&lt;/authors&gt;&lt;/contributors&gt;&lt;auth-address&gt;Epidemiology (Value Evidence and Outcomes), GSK, Brentford, London, UK usha.2.gungabissoon@gsk.com.&amp;#xD;Department of Psychological Medicine, Institute of Psychiatry, Psychology &amp;amp; Neuroscience, King&amp;apos;s College London, London, UK.&amp;#xD;Target Sciences, GSK, Stevenage, Herts, UK.&amp;#xD;NIHR Maudsley Biomedical Research Centre, South London and Maudsley NHS Foundation Trust, London, UK.&lt;/auth-address&gt;&lt;titles&gt;&lt;title&gt;The association between dementia severity and hospitalisation profile in a newly assessed clinical cohort: the South London and Maudsley case register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35779&lt;/pages&gt;&lt;volume&gt;10&lt;/volume&gt;&lt;number&gt;4&lt;/number&gt;&lt;edition&gt;2020/04/15&lt;/edition&gt;&lt;keywords&gt;&lt;keyword&gt;dementia&lt;/keyword&gt;&lt;keyword&gt;epidemiology&lt;/keyword&gt;&lt;keyword&gt;health economics&lt;/keyword&gt;&lt;keyword&gt;salary from GSK. RS has received research funding in the last 5 years from Roche,&lt;/keyword&gt;&lt;keyword&gt;Janssen, Takeda and GSK.&lt;/keyword&gt;&lt;/keywords&gt;&lt;dates&gt;&lt;year&gt;2020&lt;/year&gt;&lt;pub-dates&gt;&lt;date&gt;Apr 12&lt;/date&gt;&lt;/pub-dates&gt;&lt;/dates&gt;&lt;isbn&gt;2044-6055&lt;/isbn&gt;&lt;accession-num&gt;32284392&lt;/accession-num&gt;&lt;urls&gt;&lt;/urls&gt;&lt;custom2&gt;PMC7200045&lt;/custom2&gt;&lt;electronic-resource-num&gt;10.1136/bmjopen-2019-03577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="00367ECE">
              <w:rPr>
                <w:noProof/>
              </w:rPr>
              <w:t>[7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 w:val="restart"/>
          </w:tcPr>
          <w:p w:rsidR="002D4E61" w:rsidRDefault="002D4E61" w:rsidP="00111805">
            <w:r>
              <w:t>Geplanter Krankenhausaufenthalt</w:t>
            </w:r>
          </w:p>
        </w:tc>
        <w:tc>
          <w:tcPr>
            <w:tcW w:w="2762" w:type="pct"/>
          </w:tcPr>
          <w:p w:rsidR="002D4E61" w:rsidRPr="00872CB0" w:rsidRDefault="002D4E61" w:rsidP="00111805">
            <w:pPr>
              <w:rPr>
                <w:rFonts w:ascii="Calibri" w:eastAsia="Times New Roman" w:hAnsi="Calibri" w:cs="Calibri"/>
                <w:color w:val="000000"/>
                <w:sz w:val="22"/>
                <w:lang w:eastAsia="de-DE"/>
              </w:rPr>
            </w:pPr>
            <w:r w:rsidRPr="00A41AAE">
              <w:t xml:space="preserve">Geplanter </w:t>
            </w:r>
            <w:r>
              <w:t>operativer Eingriff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3,0 % </w:t>
            </w:r>
            <w:r>
              <w:fldChar w:fldCharType="begin"/>
            </w:r>
            <w:r>
              <w:instrText xml:space="preserve"> ADDIN EN.CITE &lt;EndNote&gt;&lt;Cite&gt;&lt;Author&gt;Spears&lt;/Author&gt;&lt;Year&gt;2019&lt;/Year&gt;&lt;RecNum&gt;8&lt;/RecNum&gt;&lt;DisplayText&gt;[12]&lt;/DisplayText&gt;&lt;record&gt;&lt;rec-number&gt;8&lt;/rec-number&gt;&lt;foreign-keys&gt;&lt;key app="EN" db-id="0wr0ase0d92w9ae5vzpx2az4xw2e2fdxterf" timestamp="1608298913"&gt;8&lt;/key&gt;&lt;/foreign-keys&gt;&lt;ref-type name="Journal Article"&gt;17&lt;/ref-type&gt;&lt;contributors&gt;&lt;authors&gt;&lt;author&gt;Spears, C. Chauncey&lt;/author&gt;&lt;author&gt;Besharat, Amir&lt;/author&gt;&lt;author&gt;Monari, Erin Hastings&lt;/author&gt;&lt;author&gt;Martinez-Ramirez, Daniel&lt;/author&gt;&lt;author&gt;Almeida, Leonardo&lt;/author&gt;&lt;author&gt;Armstrong, Melissa J.&lt;/author&gt;&lt;/authors&gt;&lt;/contributors&gt;&lt;auth-address&gt;Armstrong, Melissa J.: Department of Neurology, University of Florida College of Medicine, McKnight Brain Institute, P.O. Box 100236, Gainesville, FL, US, 32610, melissa.armstrong@neurology.ufl.edu Armstrong, Melissa J.: melissa.armstrong@neurology.ufl.edu&lt;/auth-address&gt;&lt;titles&gt;&lt;title&gt;Causes and outcomes of hospitalization in Lewy body dementia: A retrospective cohort study&lt;/title&gt;&lt;secondary-title&gt;Parkinsonism &amp;amp; Related Disorders&lt;/secondary-title&gt;&lt;/titles&gt;&lt;periodical&gt;&lt;full-title&gt;Parkinsonism &amp;amp; Related Disorders&lt;/full-title&gt;&lt;/periodical&gt;&lt;pages&gt;106-111&lt;/pages&gt;&lt;volume&gt;64&lt;/volume&gt;&lt;keywords&gt;&lt;keyword&gt;*Dementia&lt;/keyword&gt;&lt;keyword&gt;*Drug Therapy&lt;/keyword&gt;&lt;keyword&gt;*Hospitalization&lt;/keyword&gt;&lt;keyword&gt;*Retrospective Studies&lt;/keyword&gt;&lt;keyword&gt;*Treatment Outcomes&lt;/keyword&gt;&lt;keyword&gt;Delirium&lt;/keyword&gt;&lt;keyword&gt;Dementia with Lewy Bodies&lt;/keyword&gt;&lt;keyword&gt;Hospitalized Patients&lt;/keyword&gt;&lt;keyword&gt;Neurology&lt;/keyword&gt;&lt;keyword&gt;Treatment Duration&lt;/keyword&gt;&lt;keyword&gt;Cohort Studies&lt;/keyword&gt;&lt;keyword&gt;Dementia&lt;/keyword&gt;&lt;/keywords&gt;&lt;dates&gt;&lt;year&gt;2019&lt;/year&gt;&lt;pub-dates&gt;&lt;date&gt;2019&lt;/date&gt;&lt;/pub-dates&gt;&lt;/dates&gt;&lt;isbn&gt;1353-8020&lt;/isbn&gt;&lt;accession-num&gt;rayyan-77192359&lt;/accession-num&gt;&lt;urls&gt;&lt;related-urls&gt;&lt;url&gt;http://ovidsp.ovid.com/ovidweb.cgi?T=JS&amp;amp;PAGE=reference&amp;amp;D=psyc16&amp;amp;NEWS=N&amp;amp;AN=2019-55045-007&lt;/url&gt;&lt;/related-urls&gt;&lt;/urls&gt;&lt;custom1&gt;RAYYAN-INCLUSION: {&amp;quot;Ellen&amp;quot;=&amp;gt;&amp;quot;Included&amp;quot;} | RAYYAN-LABELS: fall,infection&lt;/custom1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</w:tr>
      <w:tr w:rsidR="002D4E61" w:rsidTr="005C1FA4">
        <w:tc>
          <w:tcPr>
            <w:tcW w:w="1616" w:type="pct"/>
            <w:vMerge/>
          </w:tcPr>
          <w:p w:rsidR="002D4E61" w:rsidRDefault="002D4E61" w:rsidP="00111805"/>
        </w:tc>
        <w:tc>
          <w:tcPr>
            <w:tcW w:w="2762" w:type="pct"/>
          </w:tcPr>
          <w:p w:rsidR="002D4E61" w:rsidRPr="00872CB0" w:rsidRDefault="002D4E61" w:rsidP="00111805">
            <w:pPr>
              <w:rPr>
                <w:rFonts w:ascii="Calibri" w:eastAsia="Times New Roman" w:hAnsi="Calibri" w:cs="Calibri"/>
                <w:color w:val="000000"/>
                <w:sz w:val="22"/>
                <w:lang w:eastAsia="de-DE"/>
              </w:rPr>
            </w:pPr>
            <w:r>
              <w:t>Geplanter Krankenhausaufenthalt ohne operativen Eingriff</w:t>
            </w:r>
          </w:p>
        </w:tc>
        <w:tc>
          <w:tcPr>
            <w:tcW w:w="622" w:type="pct"/>
          </w:tcPr>
          <w:p w:rsidR="002D4E61" w:rsidRDefault="002D4E61" w:rsidP="00367ECE">
            <w:r>
              <w:t xml:space="preserve">2,0 % </w:t>
            </w:r>
            <w:r>
              <w:fldChar w:fldCharType="begin"/>
            </w:r>
            <w:r>
              <w:instrText xml:space="preserve"> ADDIN EN.CITE &lt;EndNote&gt;&lt;Cite&gt;&lt;Author&gt;Spears&lt;/Author&gt;&lt;Year&gt;2019&lt;/Year&gt;&lt;RecNum&gt;8&lt;/RecNum&gt;&lt;DisplayText&gt;[12]&lt;/DisplayText&gt;&lt;record&gt;&lt;rec-number&gt;8&lt;/rec-number&gt;&lt;foreign-keys&gt;&lt;key app="EN" db-id="0wr0ase0d92w9ae5vzpx2az4xw2e2fdxterf" timestamp="1608298913"&gt;8&lt;/key&gt;&lt;/foreign-keys&gt;&lt;ref-type name="Journal Article"&gt;17&lt;/ref-type&gt;&lt;contributors&gt;&lt;authors&gt;&lt;author&gt;Spears, C. Chauncey&lt;/author&gt;&lt;author&gt;Besharat, Amir&lt;/author&gt;&lt;author&gt;Monari, Erin Hastings&lt;/author&gt;&lt;author&gt;Martinez-Ramirez, Daniel&lt;/author&gt;&lt;author&gt;Almeida, Leonardo&lt;/author&gt;&lt;author&gt;Armstrong, Melissa J.&lt;/author&gt;&lt;/authors&gt;&lt;/contributors&gt;&lt;auth-address&gt;Armstrong, Melissa J.: Department of Neurology, University of Florida College of Medicine, McKnight Brain Institute, P.O. Box 100236, Gainesville, FL, US, 32610, melissa.armstrong@neurology.ufl.edu Armstrong, Melissa J.: melissa.armstrong@neurology.ufl.edu&lt;/auth-address&gt;&lt;titles&gt;&lt;title&gt;Causes and outcomes of hospitalization in Lewy body dementia: A retrospective cohort study&lt;/title&gt;&lt;secondary-title&gt;Parkinsonism &amp;amp; Related Disorders&lt;/secondary-title&gt;&lt;/titles&gt;&lt;periodical&gt;&lt;full-title&gt;Parkinsonism &amp;amp; Related Disorders&lt;/full-title&gt;&lt;/periodical&gt;&lt;pages&gt;106-111&lt;/pages&gt;&lt;volume&gt;64&lt;/volume&gt;&lt;keywords&gt;&lt;keyword&gt;*Dementia&lt;/keyword&gt;&lt;keyword&gt;*Drug Therapy&lt;/keyword&gt;&lt;keyword&gt;*Hospitalization&lt;/keyword&gt;&lt;keyword&gt;*Retrospective Studies&lt;/keyword&gt;&lt;keyword&gt;*Treatment Outcomes&lt;/keyword&gt;&lt;keyword&gt;Delirium&lt;/keyword&gt;&lt;keyword&gt;Dementia with Lewy Bodies&lt;/keyword&gt;&lt;keyword&gt;Hospitalized Patients&lt;/keyword&gt;&lt;keyword&gt;Neurology&lt;/keyword&gt;&lt;keyword&gt;Treatment Duration&lt;/keyword&gt;&lt;keyword&gt;Cohort Studies&lt;/keyword&gt;&lt;keyword&gt;Dementia&lt;/keyword&gt;&lt;/keywords&gt;&lt;dates&gt;&lt;year&gt;2019&lt;/year&gt;&lt;pub-dates&gt;&lt;date&gt;2019&lt;/date&gt;&lt;/pub-dates&gt;&lt;/dates&gt;&lt;isbn&gt;1353-8020&lt;/isbn&gt;&lt;accession-num&gt;rayyan-77192359&lt;/accession-num&gt;&lt;urls&gt;&lt;related-urls&gt;&lt;url&gt;http://ovidsp.ovid.com/ovidweb.cgi?T=JS&amp;amp;PAGE=reference&amp;amp;D=psyc16&amp;amp;NEWS=N&amp;amp;AN=2019-55045-007&lt;/url&gt;&lt;/related-urls&gt;&lt;/urls&gt;&lt;custom1&gt;RAYYAN-INCLUSION: {&amp;quot;Ellen&amp;quot;=&amp;gt;&amp;quot;Included&amp;quot;} | RAYYAN-LABELS: fall,infection&lt;/custom1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12]</w:t>
            </w:r>
            <w:r>
              <w:fldChar w:fldCharType="end"/>
            </w:r>
          </w:p>
        </w:tc>
      </w:tr>
    </w:tbl>
    <w:p w:rsidR="00891A6F" w:rsidRDefault="00891A6F"/>
    <w:p w:rsidR="00367ECE" w:rsidRPr="00367ECE" w:rsidRDefault="00891A6F" w:rsidP="00367EC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67ECE" w:rsidRPr="00367ECE">
        <w:t>1.</w:t>
      </w:r>
      <w:r w:rsidR="00367ECE" w:rsidRPr="00367ECE">
        <w:tab/>
        <w:t>Allers K, Hoffmann F (2018) Mortality and hospitalization at the end of life in newly admitted nursing home residents with and without dementia. Social Psychiatry and Psychiatric Epidemiology: The International Journal for Research in Social and Genetic Epidemiology and Mental Health Services 53:833-839</w:t>
      </w:r>
    </w:p>
    <w:p w:rsidR="00367ECE" w:rsidRPr="00367ECE" w:rsidRDefault="00367ECE" w:rsidP="00367ECE">
      <w:pPr>
        <w:pStyle w:val="EndNoteBibliography"/>
        <w:spacing w:after="0"/>
        <w:ind w:left="720" w:hanging="720"/>
      </w:pPr>
      <w:r w:rsidRPr="00367ECE">
        <w:t>2.</w:t>
      </w:r>
      <w:r w:rsidRPr="00367ECE">
        <w:tab/>
        <w:t>Bernardes C, Massano J, Freitas A (2018) Hospital admissions 2000–2014: A retrospective analysis of 288 096 events in patients with dementia. Archives of Gerontology &amp; Geriatrics 77:150-157</w:t>
      </w:r>
    </w:p>
    <w:p w:rsidR="00367ECE" w:rsidRPr="00540C5C" w:rsidRDefault="00367ECE" w:rsidP="00367ECE">
      <w:pPr>
        <w:pStyle w:val="EndNoteBibliography"/>
        <w:spacing w:after="0"/>
        <w:ind w:left="720" w:hanging="720"/>
        <w:rPr>
          <w:lang w:val="de-DE"/>
        </w:rPr>
      </w:pPr>
      <w:r w:rsidRPr="00367ECE">
        <w:t>3.</w:t>
      </w:r>
      <w:r w:rsidRPr="00367ECE">
        <w:tab/>
        <w:t xml:space="preserve">Bickel H, Hendlmeier I, Hessler JB et al. (2018) The Prevalence of Dementia and Cognitive Impairment in Hospitals. </w:t>
      </w:r>
      <w:r w:rsidRPr="00540C5C">
        <w:rPr>
          <w:lang w:val="de-DE"/>
        </w:rPr>
        <w:t>Deutsches Arzteblatt international 115:733-740</w:t>
      </w:r>
    </w:p>
    <w:p w:rsidR="00367ECE" w:rsidRPr="00367ECE" w:rsidRDefault="00367ECE" w:rsidP="00367ECE">
      <w:pPr>
        <w:pStyle w:val="EndNoteBibliography"/>
        <w:spacing w:after="0"/>
        <w:ind w:left="720" w:hanging="720"/>
      </w:pPr>
      <w:r w:rsidRPr="00540C5C">
        <w:rPr>
          <w:lang w:val="de-DE"/>
        </w:rPr>
        <w:t>4.</w:t>
      </w:r>
      <w:r w:rsidRPr="00540C5C">
        <w:rPr>
          <w:lang w:val="de-DE"/>
        </w:rPr>
        <w:tab/>
        <w:t xml:space="preserve">Daiello LA, Gardner R, Epstein-Lubow G et al. </w:t>
      </w:r>
      <w:r w:rsidRPr="00367ECE">
        <w:t>(2014) Association of dementia with early rehospitalization among Medicare beneficiaries. Archives of gerontology and geriatrics 59:162-168</w:t>
      </w:r>
    </w:p>
    <w:p w:rsidR="00367ECE" w:rsidRPr="00367ECE" w:rsidRDefault="00367ECE" w:rsidP="00367ECE">
      <w:pPr>
        <w:pStyle w:val="EndNoteBibliography"/>
        <w:spacing w:after="0"/>
        <w:ind w:left="720" w:hanging="720"/>
      </w:pPr>
      <w:r w:rsidRPr="00367ECE">
        <w:t>5.</w:t>
      </w:r>
      <w:r w:rsidRPr="00367ECE">
        <w:tab/>
        <w:t>Fogg C, Griffiths P, Meredith P et al. (2018) Hospital outcomes of older people with cognitive impairment: An integrative review. International Journal of Geriatric Psychiatry 33:1177-1197</w:t>
      </w:r>
    </w:p>
    <w:p w:rsidR="00367ECE" w:rsidRPr="00367ECE" w:rsidRDefault="00367ECE" w:rsidP="00367ECE">
      <w:pPr>
        <w:pStyle w:val="EndNoteBibliography"/>
        <w:spacing w:after="0"/>
        <w:ind w:left="720" w:hanging="720"/>
      </w:pPr>
      <w:r w:rsidRPr="00367ECE">
        <w:t>6.</w:t>
      </w:r>
      <w:r w:rsidRPr="00367ECE">
        <w:tab/>
        <w:t>Givens JL, Selby K, Goldfeld KS et al. (2012) Hospital transfers of nursing home residents with advanced dementia. Journal of the American Geriatrics Society 60:905-909</w:t>
      </w:r>
    </w:p>
    <w:p w:rsidR="00367ECE" w:rsidRPr="00367ECE" w:rsidRDefault="00367ECE" w:rsidP="00367ECE">
      <w:pPr>
        <w:pStyle w:val="EndNoteBibliography"/>
        <w:spacing w:after="0"/>
        <w:ind w:left="720" w:hanging="720"/>
      </w:pPr>
      <w:r w:rsidRPr="00367ECE">
        <w:t>7.</w:t>
      </w:r>
      <w:r w:rsidRPr="00367ECE">
        <w:tab/>
        <w:t>Gungabissoon U, Perera G, Galwey NW et al. (2020) The association between dementia severity and hospitalisation profile in a newly assessed clinical cohort: the South London and Maudsley case register. BMJ open 10:e035779</w:t>
      </w:r>
    </w:p>
    <w:p w:rsidR="00367ECE" w:rsidRPr="00540C5C" w:rsidRDefault="00367ECE" w:rsidP="00367ECE">
      <w:pPr>
        <w:pStyle w:val="EndNoteBibliography"/>
        <w:spacing w:after="0"/>
        <w:ind w:left="720" w:hanging="720"/>
        <w:rPr>
          <w:lang w:val="de-DE"/>
        </w:rPr>
      </w:pPr>
      <w:r w:rsidRPr="00367ECE">
        <w:t>8.</w:t>
      </w:r>
      <w:r w:rsidRPr="00367ECE">
        <w:tab/>
        <w:t xml:space="preserve">Lin CS, Lin SY, Chou MY et al. (2017) Hospitalization and associated factors in people with Alzheimer's disease residing in a long-term care facility in southern Taiwan. </w:t>
      </w:r>
      <w:bookmarkStart w:id="1" w:name="_GoBack"/>
      <w:r w:rsidRPr="00540C5C">
        <w:rPr>
          <w:lang w:val="de-DE"/>
        </w:rPr>
        <w:t>Geriatrics &amp; Gerontology International 17:50-56</w:t>
      </w:r>
    </w:p>
    <w:p w:rsidR="00367ECE" w:rsidRPr="00367ECE" w:rsidRDefault="00367ECE" w:rsidP="00367ECE">
      <w:pPr>
        <w:pStyle w:val="EndNoteBibliography"/>
        <w:spacing w:after="0"/>
        <w:ind w:left="720" w:hanging="720"/>
      </w:pPr>
      <w:r w:rsidRPr="00540C5C">
        <w:rPr>
          <w:lang w:val="de-DE"/>
        </w:rPr>
        <w:t>9.</w:t>
      </w:r>
      <w:r w:rsidRPr="00540C5C">
        <w:rPr>
          <w:lang w:val="de-DE"/>
        </w:rPr>
        <w:tab/>
        <w:t xml:space="preserve">Matsuoka T, Manabe T, Akatsu H et al. </w:t>
      </w:r>
      <w:bookmarkEnd w:id="1"/>
      <w:r w:rsidRPr="00367ECE">
        <w:t>(2019) Factors influencing hospital admission among patients with autopsy‐confirmed dementia. Psychogeriatrics 19:255-263</w:t>
      </w:r>
    </w:p>
    <w:p w:rsidR="00367ECE" w:rsidRPr="00367ECE" w:rsidRDefault="00367ECE" w:rsidP="00367ECE">
      <w:pPr>
        <w:pStyle w:val="EndNoteBibliography"/>
        <w:spacing w:after="0"/>
        <w:ind w:left="720" w:hanging="720"/>
      </w:pPr>
      <w:r w:rsidRPr="00367ECE">
        <w:t>10.</w:t>
      </w:r>
      <w:r w:rsidRPr="00367ECE">
        <w:tab/>
        <w:t>Patira R, Zhao H, Azizi A (2018) A retrospective analysis of care in patients with dementia hospitalized at a tertiary medical center. Aging &amp; mental health 22:773-777</w:t>
      </w:r>
    </w:p>
    <w:p w:rsidR="00367ECE" w:rsidRPr="00367ECE" w:rsidRDefault="00367ECE" w:rsidP="00367ECE">
      <w:pPr>
        <w:pStyle w:val="EndNoteBibliography"/>
        <w:spacing w:after="0"/>
        <w:ind w:left="720" w:hanging="720"/>
      </w:pPr>
      <w:r w:rsidRPr="00367ECE">
        <w:t>11.</w:t>
      </w:r>
      <w:r w:rsidRPr="00367ECE">
        <w:tab/>
        <w:t>Rudolph JL, Zanin NM, Jones RN et al. (2010) Hospitalization in community-dwelling persons with Alzheimer's disease: Frequency and causes. Journal of the American Geriatrics Society 58:1542-1548</w:t>
      </w:r>
    </w:p>
    <w:p w:rsidR="00367ECE" w:rsidRPr="00367ECE" w:rsidRDefault="00367ECE" w:rsidP="00367ECE">
      <w:pPr>
        <w:pStyle w:val="EndNoteBibliography"/>
        <w:spacing w:after="0"/>
        <w:ind w:left="720" w:hanging="720"/>
      </w:pPr>
      <w:r w:rsidRPr="00367ECE">
        <w:t>12.</w:t>
      </w:r>
      <w:r w:rsidRPr="00367ECE">
        <w:tab/>
        <w:t>Spears CC, Besharat A, Monari EH et al. (2019) Causes and outcomes of hospitalization in Lewy body dementia: A retrospective cohort study. Parkinsonism &amp; Related Disorders 64:106-111</w:t>
      </w:r>
    </w:p>
    <w:p w:rsidR="00367ECE" w:rsidRPr="00367ECE" w:rsidRDefault="00367ECE" w:rsidP="00367ECE">
      <w:pPr>
        <w:pStyle w:val="EndNoteBibliography"/>
        <w:ind w:left="720" w:hanging="720"/>
      </w:pPr>
      <w:r w:rsidRPr="00367ECE">
        <w:t>13.</w:t>
      </w:r>
      <w:r w:rsidRPr="00367ECE">
        <w:tab/>
        <w:t>Zuliani G, Galvani M, Sioulis F et al. (2012) Discharge diagnosis and comorbidity profile in hospitalized older patients with dementia. Int J Geriatr Psychiatry 27:313-320</w:t>
      </w:r>
    </w:p>
    <w:p w:rsidR="00441357" w:rsidRDefault="00891A6F">
      <w:r>
        <w:fldChar w:fldCharType="end"/>
      </w:r>
    </w:p>
    <w:sectPr w:rsidR="00441357" w:rsidSect="00441357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D588B" w:rsidRDefault="00DD588B" w:rsidP="008721B5">
      <w:pPr>
        <w:spacing w:after="0" w:line="240" w:lineRule="auto"/>
      </w:pPr>
      <w:r>
        <w:separator/>
      </w:r>
    </w:p>
  </w:endnote>
  <w:endnote w:type="continuationSeparator" w:id="0">
    <w:p w:rsidR="00DD588B" w:rsidRDefault="00DD588B" w:rsidP="008721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D588B" w:rsidRDefault="00DD588B" w:rsidP="008721B5">
      <w:pPr>
        <w:spacing w:after="0" w:line="240" w:lineRule="auto"/>
      </w:pPr>
      <w:r>
        <w:separator/>
      </w:r>
    </w:p>
  </w:footnote>
  <w:footnote w:type="continuationSeparator" w:id="0">
    <w:p w:rsidR="00DD588B" w:rsidRDefault="00DD588B" w:rsidP="008721B5">
      <w:pPr>
        <w:spacing w:after="0" w:line="240" w:lineRule="auto"/>
      </w:pPr>
      <w:r>
        <w:continuationSeparator/>
      </w:r>
    </w:p>
  </w:footnote>
  <w:footnote w:id="1">
    <w:p w:rsidR="00241B93" w:rsidRDefault="00241B93">
      <w:pPr>
        <w:pStyle w:val="Funotentext"/>
      </w:pPr>
      <w:r>
        <w:rPr>
          <w:rStyle w:val="Funotenzeichen"/>
        </w:rPr>
        <w:footnoteRef/>
      </w:r>
      <w:r>
        <w:t xml:space="preserve"> Ergebnisse aus Bickel et al. (2018) </w:t>
      </w:r>
      <w:r w:rsidRPr="002D4E61">
        <w:t xml:space="preserve">sind für Häufigkeiten nicht getrennt aufgeführt </w:t>
      </w:r>
      <w:r>
        <w:t>für</w:t>
      </w:r>
      <w:r w:rsidRPr="002D4E61">
        <w:t xml:space="preserve"> </w:t>
      </w:r>
      <w:proofErr w:type="spellStart"/>
      <w:r w:rsidRPr="002D4E61">
        <w:t>MmD</w:t>
      </w:r>
      <w:proofErr w:type="spellEnd"/>
      <w:r w:rsidRPr="002D4E61">
        <w:t xml:space="preserve"> und </w:t>
      </w:r>
      <w:proofErr w:type="spellStart"/>
      <w:r w:rsidRPr="002D4E61">
        <w:t>MmCI</w:t>
      </w:r>
      <w:proofErr w:type="spellEnd"/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trackRevisions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dNote_Literaturstyle_SpringerFachzeitschriftenMedizinPsychologie_StandDez2012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wr0ase0d92w9ae5vzpx2az4xw2e2fdxterf&quot;&gt;Demenzartikel-Converted&lt;record-ids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86&lt;/item&gt;&lt;item&gt;87&lt;/item&gt;&lt;/record-ids&gt;&lt;/item&gt;&lt;/Libraries&gt;"/>
  </w:docVars>
  <w:rsids>
    <w:rsidRoot w:val="008721B5"/>
    <w:rsid w:val="00086F9A"/>
    <w:rsid w:val="00111805"/>
    <w:rsid w:val="00241B93"/>
    <w:rsid w:val="00281664"/>
    <w:rsid w:val="002D4E61"/>
    <w:rsid w:val="00367ECE"/>
    <w:rsid w:val="00441357"/>
    <w:rsid w:val="0046041F"/>
    <w:rsid w:val="004B6861"/>
    <w:rsid w:val="004D3272"/>
    <w:rsid w:val="004D5760"/>
    <w:rsid w:val="00540C5C"/>
    <w:rsid w:val="005C1FA4"/>
    <w:rsid w:val="005F5396"/>
    <w:rsid w:val="00625CA2"/>
    <w:rsid w:val="00763C3E"/>
    <w:rsid w:val="00843636"/>
    <w:rsid w:val="008476D8"/>
    <w:rsid w:val="008721B5"/>
    <w:rsid w:val="00872CB0"/>
    <w:rsid w:val="00891A6F"/>
    <w:rsid w:val="008B3808"/>
    <w:rsid w:val="008E3CE9"/>
    <w:rsid w:val="008E7FAF"/>
    <w:rsid w:val="008F4B79"/>
    <w:rsid w:val="009660FA"/>
    <w:rsid w:val="00A41AAE"/>
    <w:rsid w:val="00A66E10"/>
    <w:rsid w:val="00AD51C0"/>
    <w:rsid w:val="00B0608F"/>
    <w:rsid w:val="00B50E64"/>
    <w:rsid w:val="00BA7EE6"/>
    <w:rsid w:val="00BB1073"/>
    <w:rsid w:val="00C824A4"/>
    <w:rsid w:val="00D31FF3"/>
    <w:rsid w:val="00D6063A"/>
    <w:rsid w:val="00DD588B"/>
    <w:rsid w:val="00F85002"/>
    <w:rsid w:val="00FB776F"/>
    <w:rsid w:val="00FD2308"/>
    <w:rsid w:val="00FD7E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5:chartTrackingRefBased/>
  <w15:docId w15:val="{A133F3BE-2C23-4CD3-9694-244DA47CE5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8721B5"/>
    <w:rPr>
      <w:rFonts w:ascii="Times New Roman" w:hAnsi="Times New Roman"/>
      <w:sz w:val="20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B776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rsid w:val="008721B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eschriftung">
    <w:name w:val="caption"/>
    <w:basedOn w:val="Standard"/>
    <w:next w:val="Standard"/>
    <w:uiPriority w:val="35"/>
    <w:unhideWhenUsed/>
    <w:qFormat/>
    <w:rsid w:val="008721B5"/>
    <w:pPr>
      <w:spacing w:after="200" w:line="240" w:lineRule="auto"/>
      <w:jc w:val="both"/>
    </w:pPr>
    <w:rPr>
      <w:rFonts w:ascii="Arial" w:hAnsi="Arial"/>
      <w:i/>
      <w:iCs/>
      <w:color w:val="44546A" w:themeColor="text2"/>
      <w:sz w:val="18"/>
      <w:szCs w:val="18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8721B5"/>
    <w:pPr>
      <w:spacing w:after="0" w:line="240" w:lineRule="auto"/>
    </w:pPr>
    <w:rPr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8721B5"/>
    <w:rPr>
      <w:rFonts w:ascii="Times New Roman" w:hAnsi="Times New Roman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8721B5"/>
    <w:rPr>
      <w:vertAlign w:val="superscript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B776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markedcontent">
    <w:name w:val="markedcontent"/>
    <w:basedOn w:val="Absatz-Standardschriftart"/>
    <w:rsid w:val="00843636"/>
  </w:style>
  <w:style w:type="paragraph" w:customStyle="1" w:styleId="EndNoteBibliographyTitle">
    <w:name w:val="EndNote Bibliography Title"/>
    <w:basedOn w:val="Standard"/>
    <w:link w:val="EndNoteBibliographyTitleZchn"/>
    <w:rsid w:val="00891A6F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891A6F"/>
    <w:rPr>
      <w:rFonts w:ascii="Times New Roman" w:hAnsi="Times New Roman" w:cs="Times New Roman"/>
      <w:noProof/>
      <w:sz w:val="20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891A6F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891A6F"/>
    <w:rPr>
      <w:rFonts w:ascii="Times New Roman" w:hAnsi="Times New Roman" w:cs="Times New Roman"/>
      <w:noProof/>
      <w:sz w:val="20"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A7EE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A7EE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0417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67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87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23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28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32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19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96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57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361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60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E29C5C-FE79-4F70-B2E8-B06231F61C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753</Words>
  <Characters>61450</Characters>
  <Application>Microsoft Office Word</Application>
  <DocSecurity>0</DocSecurity>
  <Lines>512</Lines>
  <Paragraphs>14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0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iefler</dc:creator>
  <cp:keywords/>
  <dc:description/>
  <cp:lastModifiedBy>Susanne Stiefler</cp:lastModifiedBy>
  <cp:revision>11</cp:revision>
  <dcterms:created xsi:type="dcterms:W3CDTF">2021-03-22T14:45:00Z</dcterms:created>
  <dcterms:modified xsi:type="dcterms:W3CDTF">2021-07-23T12:48:00Z</dcterms:modified>
</cp:coreProperties>
</file>